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575112"/>
      <w:r w:rsidRPr="00984DDF">
        <w:lastRenderedPageBreak/>
        <w:t>Abstract</w:t>
      </w:r>
      <w:bookmarkEnd w:id="0"/>
    </w:p>
    <w:p w14:paraId="5FCD8870" w14:textId="70786A67" w:rsidR="002A583A" w:rsidRPr="00984DDF" w:rsidRDefault="000910E1" w:rsidP="00476CBF">
      <w:pPr>
        <w:pStyle w:val="BodyText"/>
        <w:spacing w:before="121"/>
        <w:ind w:left="540" w:right="331" w:firstLine="396"/>
        <w:jc w:val="both"/>
      </w:pPr>
      <w:r w:rsidRPr="00984DDF">
        <w:t>Accurate</w:t>
      </w:r>
      <w:r w:rsidRPr="00984DDF">
        <w:rPr>
          <w:spacing w:val="-7"/>
        </w:rPr>
        <w:t xml:space="preserve"> </w:t>
      </w:r>
      <w:proofErr w:type="spellStart"/>
      <w:r w:rsidR="00476CBF" w:rsidRPr="00984DDF">
        <w:t>hlhafa</w:t>
      </w:r>
      <w:proofErr w:type="spellEnd"/>
      <w:r w:rsidR="00476CBF" w:rsidRPr="00984DDF">
        <w:t xml:space="preserve"> </w:t>
      </w:r>
      <w:proofErr w:type="spellStart"/>
      <w:r w:rsidR="00476CBF" w:rsidRPr="00984DDF">
        <w:t>lhafkahf</w:t>
      </w:r>
      <w:proofErr w:type="spellEnd"/>
      <w:r w:rsidR="00476CBF" w:rsidRPr="00984DDF">
        <w:t xml:space="preserve"> </w:t>
      </w:r>
      <w:proofErr w:type="spellStart"/>
      <w:r w:rsidR="00476CBF" w:rsidRPr="00984DDF">
        <w:t>lk</w:t>
      </w:r>
      <w:proofErr w:type="spellEnd"/>
      <w:r w:rsidR="00476CBF" w:rsidRPr="00984DDF">
        <w:t xml:space="preserve"> </w:t>
      </w:r>
      <w:proofErr w:type="spellStart"/>
      <w:r w:rsidR="00476CBF" w:rsidRPr="00984DDF">
        <w:t>lahrlkah</w:t>
      </w:r>
      <w:proofErr w:type="spellEnd"/>
      <w:r w:rsidR="00476CBF" w:rsidRPr="00984DDF">
        <w:t xml:space="preserve"> </w:t>
      </w:r>
      <w:proofErr w:type="spellStart"/>
      <w:r w:rsidR="00476CBF" w:rsidRPr="00984DDF">
        <w:t>lkhlkahf</w:t>
      </w:r>
      <w:proofErr w:type="spellEnd"/>
      <w:r w:rsidR="00476CBF" w:rsidRPr="00984DDF">
        <w:t xml:space="preserve"> </w:t>
      </w:r>
      <w:proofErr w:type="spellStart"/>
      <w:r w:rsidR="00476CBF" w:rsidRPr="00984DDF">
        <w:t>alk</w:t>
      </w:r>
      <w:proofErr w:type="spellEnd"/>
      <w:r w:rsidR="00476CBF" w:rsidRPr="00984DDF">
        <w:t xml:space="preserve"> </w:t>
      </w:r>
      <w:proofErr w:type="spellStart"/>
      <w:r w:rsidR="00476CBF" w:rsidRPr="00984DDF">
        <w:t>khalfha</w:t>
      </w:r>
      <w:proofErr w:type="spellEnd"/>
      <w:r w:rsidR="00476CBF" w:rsidRPr="00984DDF">
        <w:t xml:space="preserve"> </w:t>
      </w:r>
      <w:proofErr w:type="spellStart"/>
      <w:r w:rsidR="00476CBF" w:rsidRPr="00984DDF">
        <w:t>lh</w:t>
      </w:r>
      <w:proofErr w:type="spellEnd"/>
      <w:r w:rsidR="00476CBF" w:rsidRPr="00984DDF">
        <w:t xml:space="preserve"> </w:t>
      </w:r>
      <w:proofErr w:type="spellStart"/>
      <w:r w:rsidR="00476CBF" w:rsidRPr="00984DDF">
        <w:t>lkfah</w:t>
      </w:r>
      <w:proofErr w:type="spellEnd"/>
      <w:r w:rsidR="00476CBF" w:rsidRPr="00984DDF">
        <w:t xml:space="preserve"> </w:t>
      </w:r>
      <w:proofErr w:type="spellStart"/>
      <w:r w:rsidR="00476CBF" w:rsidRPr="00984DDF">
        <w:t>l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j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falh</w:t>
      </w:r>
      <w:proofErr w:type="spellEnd"/>
      <w:r w:rsidR="00476CBF" w:rsidRPr="00984DDF">
        <w:t xml:space="preserve"> </w:t>
      </w:r>
      <w:proofErr w:type="spellStart"/>
      <w:r w:rsidR="00476CBF" w:rsidRPr="00984DDF">
        <w:t>lhalfalh</w:t>
      </w:r>
      <w:proofErr w:type="spellEnd"/>
      <w:r w:rsidR="00476CBF" w:rsidRPr="00984DDF">
        <w:t xml:space="preserve"> </w:t>
      </w:r>
      <w:proofErr w:type="spellStart"/>
      <w:r w:rsidR="00476CBF" w:rsidRPr="00984DDF">
        <w:t>lahfalh</w:t>
      </w:r>
      <w:proofErr w:type="spellEnd"/>
      <w:r w:rsidR="00476CBF" w:rsidRPr="00984DDF">
        <w:t xml:space="preserve"> fa.</w:t>
      </w:r>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72AE8761" w14:textId="6D0EE222" w:rsidR="008200E4"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575112" w:history="1">
            <w:r w:rsidR="008200E4" w:rsidRPr="00F36059">
              <w:rPr>
                <w:rStyle w:val="Hyperlink"/>
                <w:noProof/>
              </w:rPr>
              <w:t>Abstract</w:t>
            </w:r>
            <w:r w:rsidR="008200E4">
              <w:rPr>
                <w:noProof/>
                <w:webHidden/>
              </w:rPr>
              <w:tab/>
            </w:r>
            <w:r w:rsidR="008200E4">
              <w:rPr>
                <w:noProof/>
                <w:webHidden/>
              </w:rPr>
              <w:fldChar w:fldCharType="begin"/>
            </w:r>
            <w:r w:rsidR="008200E4">
              <w:rPr>
                <w:noProof/>
                <w:webHidden/>
              </w:rPr>
              <w:instrText xml:space="preserve"> PAGEREF _Toc172575112 \h </w:instrText>
            </w:r>
            <w:r w:rsidR="008200E4">
              <w:rPr>
                <w:noProof/>
                <w:webHidden/>
              </w:rPr>
            </w:r>
            <w:r w:rsidR="008200E4">
              <w:rPr>
                <w:noProof/>
                <w:webHidden/>
              </w:rPr>
              <w:fldChar w:fldCharType="separate"/>
            </w:r>
            <w:r w:rsidR="008200E4">
              <w:rPr>
                <w:noProof/>
                <w:webHidden/>
              </w:rPr>
              <w:t>2</w:t>
            </w:r>
            <w:r w:rsidR="008200E4">
              <w:rPr>
                <w:noProof/>
                <w:webHidden/>
              </w:rPr>
              <w:fldChar w:fldCharType="end"/>
            </w:r>
          </w:hyperlink>
        </w:p>
        <w:p w14:paraId="2C8C8BC0" w14:textId="7D373BBA"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13" w:history="1">
            <w:r w:rsidRPr="00F36059">
              <w:rPr>
                <w:rStyle w:val="Hyperlink"/>
                <w:noProof/>
              </w:rPr>
              <w:t>Abbreviations</w:t>
            </w:r>
            <w:r>
              <w:rPr>
                <w:noProof/>
                <w:webHidden/>
              </w:rPr>
              <w:tab/>
            </w:r>
            <w:r>
              <w:rPr>
                <w:noProof/>
                <w:webHidden/>
              </w:rPr>
              <w:fldChar w:fldCharType="begin"/>
            </w:r>
            <w:r>
              <w:rPr>
                <w:noProof/>
                <w:webHidden/>
              </w:rPr>
              <w:instrText xml:space="preserve"> PAGEREF _Toc172575113 \h </w:instrText>
            </w:r>
            <w:r>
              <w:rPr>
                <w:noProof/>
                <w:webHidden/>
              </w:rPr>
            </w:r>
            <w:r>
              <w:rPr>
                <w:noProof/>
                <w:webHidden/>
              </w:rPr>
              <w:fldChar w:fldCharType="separate"/>
            </w:r>
            <w:r>
              <w:rPr>
                <w:noProof/>
                <w:webHidden/>
              </w:rPr>
              <w:t>5</w:t>
            </w:r>
            <w:r>
              <w:rPr>
                <w:noProof/>
                <w:webHidden/>
              </w:rPr>
              <w:fldChar w:fldCharType="end"/>
            </w:r>
          </w:hyperlink>
        </w:p>
        <w:p w14:paraId="26DA13CD" w14:textId="5DE234A0"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14" w:history="1">
            <w:r w:rsidRPr="00F36059">
              <w:rPr>
                <w:rStyle w:val="Hyperlink"/>
                <w:noProof/>
              </w:rPr>
              <w:t>Figures</w:t>
            </w:r>
            <w:r>
              <w:rPr>
                <w:noProof/>
                <w:webHidden/>
              </w:rPr>
              <w:tab/>
            </w:r>
            <w:r>
              <w:rPr>
                <w:noProof/>
                <w:webHidden/>
              </w:rPr>
              <w:fldChar w:fldCharType="begin"/>
            </w:r>
            <w:r>
              <w:rPr>
                <w:noProof/>
                <w:webHidden/>
              </w:rPr>
              <w:instrText xml:space="preserve"> PAGEREF _Toc172575114 \h </w:instrText>
            </w:r>
            <w:r>
              <w:rPr>
                <w:noProof/>
                <w:webHidden/>
              </w:rPr>
            </w:r>
            <w:r>
              <w:rPr>
                <w:noProof/>
                <w:webHidden/>
              </w:rPr>
              <w:fldChar w:fldCharType="separate"/>
            </w:r>
            <w:r>
              <w:rPr>
                <w:noProof/>
                <w:webHidden/>
              </w:rPr>
              <w:t>6</w:t>
            </w:r>
            <w:r>
              <w:rPr>
                <w:noProof/>
                <w:webHidden/>
              </w:rPr>
              <w:fldChar w:fldCharType="end"/>
            </w:r>
          </w:hyperlink>
        </w:p>
        <w:p w14:paraId="17366B27" w14:textId="7CD51E89"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15" w:history="1">
            <w:r w:rsidRPr="00F36059">
              <w:rPr>
                <w:rStyle w:val="Hyperlink"/>
                <w:noProof/>
              </w:rPr>
              <w:t>Tables</w:t>
            </w:r>
            <w:r>
              <w:rPr>
                <w:noProof/>
                <w:webHidden/>
              </w:rPr>
              <w:tab/>
            </w:r>
            <w:r>
              <w:rPr>
                <w:noProof/>
                <w:webHidden/>
              </w:rPr>
              <w:fldChar w:fldCharType="begin"/>
            </w:r>
            <w:r>
              <w:rPr>
                <w:noProof/>
                <w:webHidden/>
              </w:rPr>
              <w:instrText xml:space="preserve"> PAGEREF _Toc172575115 \h </w:instrText>
            </w:r>
            <w:r>
              <w:rPr>
                <w:noProof/>
                <w:webHidden/>
              </w:rPr>
            </w:r>
            <w:r>
              <w:rPr>
                <w:noProof/>
                <w:webHidden/>
              </w:rPr>
              <w:fldChar w:fldCharType="separate"/>
            </w:r>
            <w:r>
              <w:rPr>
                <w:noProof/>
                <w:webHidden/>
              </w:rPr>
              <w:t>7</w:t>
            </w:r>
            <w:r>
              <w:rPr>
                <w:noProof/>
                <w:webHidden/>
              </w:rPr>
              <w:fldChar w:fldCharType="end"/>
            </w:r>
          </w:hyperlink>
        </w:p>
        <w:p w14:paraId="1DB97C2E" w14:textId="366F6BB0"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16" w:history="1">
            <w:r w:rsidRPr="00F36059">
              <w:rPr>
                <w:rStyle w:val="Hyperlink"/>
                <w:noProof/>
                <w:lang w:val="en-US"/>
              </w:rPr>
              <w:t>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Introduction</w:t>
            </w:r>
            <w:r>
              <w:rPr>
                <w:noProof/>
                <w:webHidden/>
              </w:rPr>
              <w:tab/>
            </w:r>
            <w:r>
              <w:rPr>
                <w:noProof/>
                <w:webHidden/>
              </w:rPr>
              <w:fldChar w:fldCharType="begin"/>
            </w:r>
            <w:r>
              <w:rPr>
                <w:noProof/>
                <w:webHidden/>
              </w:rPr>
              <w:instrText xml:space="preserve"> PAGEREF _Toc172575116 \h </w:instrText>
            </w:r>
            <w:r>
              <w:rPr>
                <w:noProof/>
                <w:webHidden/>
              </w:rPr>
            </w:r>
            <w:r>
              <w:rPr>
                <w:noProof/>
                <w:webHidden/>
              </w:rPr>
              <w:fldChar w:fldCharType="separate"/>
            </w:r>
            <w:r>
              <w:rPr>
                <w:noProof/>
                <w:webHidden/>
              </w:rPr>
              <w:t>8</w:t>
            </w:r>
            <w:r>
              <w:rPr>
                <w:noProof/>
                <w:webHidden/>
              </w:rPr>
              <w:fldChar w:fldCharType="end"/>
            </w:r>
          </w:hyperlink>
        </w:p>
        <w:p w14:paraId="6FDDAF59" w14:textId="2D482648"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17" w:history="1">
            <w:r w:rsidRPr="00F36059">
              <w:rPr>
                <w:rStyle w:val="Hyperlink"/>
                <w:bCs/>
                <w:noProof/>
                <w:spacing w:val="-2"/>
                <w:lang w:val="en-US"/>
              </w:rPr>
              <w:t>1.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Motivation</w:t>
            </w:r>
            <w:r>
              <w:rPr>
                <w:noProof/>
                <w:webHidden/>
              </w:rPr>
              <w:tab/>
            </w:r>
            <w:r>
              <w:rPr>
                <w:noProof/>
                <w:webHidden/>
              </w:rPr>
              <w:fldChar w:fldCharType="begin"/>
            </w:r>
            <w:r>
              <w:rPr>
                <w:noProof/>
                <w:webHidden/>
              </w:rPr>
              <w:instrText xml:space="preserve"> PAGEREF _Toc172575117 \h </w:instrText>
            </w:r>
            <w:r>
              <w:rPr>
                <w:noProof/>
                <w:webHidden/>
              </w:rPr>
            </w:r>
            <w:r>
              <w:rPr>
                <w:noProof/>
                <w:webHidden/>
              </w:rPr>
              <w:fldChar w:fldCharType="separate"/>
            </w:r>
            <w:r>
              <w:rPr>
                <w:noProof/>
                <w:webHidden/>
              </w:rPr>
              <w:t>8</w:t>
            </w:r>
            <w:r>
              <w:rPr>
                <w:noProof/>
                <w:webHidden/>
              </w:rPr>
              <w:fldChar w:fldCharType="end"/>
            </w:r>
          </w:hyperlink>
        </w:p>
        <w:p w14:paraId="269CE3D7" w14:textId="7E218ED0"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18" w:history="1">
            <w:r w:rsidRPr="00F36059">
              <w:rPr>
                <w:rStyle w:val="Hyperlink"/>
                <w:bCs/>
                <w:noProof/>
                <w:spacing w:val="-2"/>
                <w:lang w:val="en-US"/>
              </w:rPr>
              <w:t>1.2.</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Research Objectives</w:t>
            </w:r>
            <w:r>
              <w:rPr>
                <w:noProof/>
                <w:webHidden/>
              </w:rPr>
              <w:tab/>
            </w:r>
            <w:r>
              <w:rPr>
                <w:noProof/>
                <w:webHidden/>
              </w:rPr>
              <w:fldChar w:fldCharType="begin"/>
            </w:r>
            <w:r>
              <w:rPr>
                <w:noProof/>
                <w:webHidden/>
              </w:rPr>
              <w:instrText xml:space="preserve"> PAGEREF _Toc172575118 \h </w:instrText>
            </w:r>
            <w:r>
              <w:rPr>
                <w:noProof/>
                <w:webHidden/>
              </w:rPr>
            </w:r>
            <w:r>
              <w:rPr>
                <w:noProof/>
                <w:webHidden/>
              </w:rPr>
              <w:fldChar w:fldCharType="separate"/>
            </w:r>
            <w:r>
              <w:rPr>
                <w:noProof/>
                <w:webHidden/>
              </w:rPr>
              <w:t>9</w:t>
            </w:r>
            <w:r>
              <w:rPr>
                <w:noProof/>
                <w:webHidden/>
              </w:rPr>
              <w:fldChar w:fldCharType="end"/>
            </w:r>
          </w:hyperlink>
        </w:p>
        <w:p w14:paraId="6BDD8858" w14:textId="6F3FEB40"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19" w:history="1">
            <w:r w:rsidRPr="00F36059">
              <w:rPr>
                <w:rStyle w:val="Hyperlink"/>
                <w:bCs/>
                <w:noProof/>
                <w:spacing w:val="-2"/>
                <w:lang w:val="en-US"/>
              </w:rPr>
              <w:t>1.3.</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Thesis Overview</w:t>
            </w:r>
            <w:r>
              <w:rPr>
                <w:noProof/>
                <w:webHidden/>
              </w:rPr>
              <w:tab/>
            </w:r>
            <w:r>
              <w:rPr>
                <w:noProof/>
                <w:webHidden/>
              </w:rPr>
              <w:fldChar w:fldCharType="begin"/>
            </w:r>
            <w:r>
              <w:rPr>
                <w:noProof/>
                <w:webHidden/>
              </w:rPr>
              <w:instrText xml:space="preserve"> PAGEREF _Toc172575119 \h </w:instrText>
            </w:r>
            <w:r>
              <w:rPr>
                <w:noProof/>
                <w:webHidden/>
              </w:rPr>
            </w:r>
            <w:r>
              <w:rPr>
                <w:noProof/>
                <w:webHidden/>
              </w:rPr>
              <w:fldChar w:fldCharType="separate"/>
            </w:r>
            <w:r>
              <w:rPr>
                <w:noProof/>
                <w:webHidden/>
              </w:rPr>
              <w:t>9</w:t>
            </w:r>
            <w:r>
              <w:rPr>
                <w:noProof/>
                <w:webHidden/>
              </w:rPr>
              <w:fldChar w:fldCharType="end"/>
            </w:r>
          </w:hyperlink>
        </w:p>
        <w:p w14:paraId="2CC47E9F" w14:textId="439E8AE9"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20" w:history="1">
            <w:r w:rsidRPr="00F36059">
              <w:rPr>
                <w:rStyle w:val="Hyperlink"/>
                <w:noProof/>
                <w:lang w:val="en-US"/>
              </w:rPr>
              <w:t>2.</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Background</w:t>
            </w:r>
            <w:r>
              <w:rPr>
                <w:noProof/>
                <w:webHidden/>
              </w:rPr>
              <w:tab/>
            </w:r>
            <w:r>
              <w:rPr>
                <w:noProof/>
                <w:webHidden/>
              </w:rPr>
              <w:fldChar w:fldCharType="begin"/>
            </w:r>
            <w:r>
              <w:rPr>
                <w:noProof/>
                <w:webHidden/>
              </w:rPr>
              <w:instrText xml:space="preserve"> PAGEREF _Toc172575120 \h </w:instrText>
            </w:r>
            <w:r>
              <w:rPr>
                <w:noProof/>
                <w:webHidden/>
              </w:rPr>
            </w:r>
            <w:r>
              <w:rPr>
                <w:noProof/>
                <w:webHidden/>
              </w:rPr>
              <w:fldChar w:fldCharType="separate"/>
            </w:r>
            <w:r>
              <w:rPr>
                <w:noProof/>
                <w:webHidden/>
              </w:rPr>
              <w:t>9</w:t>
            </w:r>
            <w:r>
              <w:rPr>
                <w:noProof/>
                <w:webHidden/>
              </w:rPr>
              <w:fldChar w:fldCharType="end"/>
            </w:r>
          </w:hyperlink>
        </w:p>
        <w:p w14:paraId="093A6DE9" w14:textId="5B559D15"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21" w:history="1">
            <w:r w:rsidRPr="00F36059">
              <w:rPr>
                <w:rStyle w:val="Hyperlink"/>
                <w:bCs/>
                <w:noProof/>
                <w:spacing w:val="-2"/>
                <w:lang w:val="en-US"/>
              </w:rPr>
              <w:t>2.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What is Federated Learning</w:t>
            </w:r>
            <w:r>
              <w:rPr>
                <w:noProof/>
                <w:webHidden/>
              </w:rPr>
              <w:tab/>
            </w:r>
            <w:r>
              <w:rPr>
                <w:noProof/>
                <w:webHidden/>
              </w:rPr>
              <w:fldChar w:fldCharType="begin"/>
            </w:r>
            <w:r>
              <w:rPr>
                <w:noProof/>
                <w:webHidden/>
              </w:rPr>
              <w:instrText xml:space="preserve"> PAGEREF _Toc172575121 \h </w:instrText>
            </w:r>
            <w:r>
              <w:rPr>
                <w:noProof/>
                <w:webHidden/>
              </w:rPr>
            </w:r>
            <w:r>
              <w:rPr>
                <w:noProof/>
                <w:webHidden/>
              </w:rPr>
              <w:fldChar w:fldCharType="separate"/>
            </w:r>
            <w:r>
              <w:rPr>
                <w:noProof/>
                <w:webHidden/>
              </w:rPr>
              <w:t>9</w:t>
            </w:r>
            <w:r>
              <w:rPr>
                <w:noProof/>
                <w:webHidden/>
              </w:rPr>
              <w:fldChar w:fldCharType="end"/>
            </w:r>
          </w:hyperlink>
        </w:p>
        <w:p w14:paraId="21973673" w14:textId="2646C682"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22" w:history="1">
            <w:r w:rsidRPr="00F36059">
              <w:rPr>
                <w:rStyle w:val="Hyperlink"/>
                <w:bCs/>
                <w:noProof/>
                <w:spacing w:val="-2"/>
                <w:lang w:val="en-US"/>
              </w:rPr>
              <w:t>2.2.</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2575122 \h </w:instrText>
            </w:r>
            <w:r>
              <w:rPr>
                <w:noProof/>
                <w:webHidden/>
              </w:rPr>
            </w:r>
            <w:r>
              <w:rPr>
                <w:noProof/>
                <w:webHidden/>
              </w:rPr>
              <w:fldChar w:fldCharType="separate"/>
            </w:r>
            <w:r>
              <w:rPr>
                <w:noProof/>
                <w:webHidden/>
              </w:rPr>
              <w:t>10</w:t>
            </w:r>
            <w:r>
              <w:rPr>
                <w:noProof/>
                <w:webHidden/>
              </w:rPr>
              <w:fldChar w:fldCharType="end"/>
            </w:r>
          </w:hyperlink>
        </w:p>
        <w:p w14:paraId="41109319" w14:textId="5F145D11"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23" w:history="1">
            <w:r w:rsidRPr="00F36059">
              <w:rPr>
                <w:rStyle w:val="Hyperlink"/>
                <w:rFonts w:eastAsia="Calibri" w:cs="Calibri"/>
                <w:bCs/>
                <w:noProof/>
                <w:spacing w:val="-2"/>
                <w:lang w:val="en-US"/>
              </w:rPr>
              <w:t>2.2.1.</w:t>
            </w:r>
            <w:r>
              <w:rPr>
                <w:rFonts w:asciiTheme="minorHAnsi" w:eastAsiaTheme="minorEastAsia" w:hAnsiTheme="minorHAnsi" w:cstheme="minorBidi"/>
                <w:noProof/>
                <w:kern w:val="2"/>
                <w:sz w:val="24"/>
                <w:lang w:eastAsia="en-IE"/>
                <w14:ligatures w14:val="standardContextual"/>
              </w:rPr>
              <w:tab/>
            </w:r>
            <w:r w:rsidRPr="00F36059">
              <w:rPr>
                <w:rStyle w:val="Hyperlink"/>
                <w:noProof/>
              </w:rPr>
              <w:t>Cross-device</w:t>
            </w:r>
            <w:r>
              <w:rPr>
                <w:noProof/>
                <w:webHidden/>
              </w:rPr>
              <w:tab/>
            </w:r>
            <w:r>
              <w:rPr>
                <w:noProof/>
                <w:webHidden/>
              </w:rPr>
              <w:fldChar w:fldCharType="begin"/>
            </w:r>
            <w:r>
              <w:rPr>
                <w:noProof/>
                <w:webHidden/>
              </w:rPr>
              <w:instrText xml:space="preserve"> PAGEREF _Toc172575123 \h </w:instrText>
            </w:r>
            <w:r>
              <w:rPr>
                <w:noProof/>
                <w:webHidden/>
              </w:rPr>
            </w:r>
            <w:r>
              <w:rPr>
                <w:noProof/>
                <w:webHidden/>
              </w:rPr>
              <w:fldChar w:fldCharType="separate"/>
            </w:r>
            <w:r>
              <w:rPr>
                <w:noProof/>
                <w:webHidden/>
              </w:rPr>
              <w:t>10</w:t>
            </w:r>
            <w:r>
              <w:rPr>
                <w:noProof/>
                <w:webHidden/>
              </w:rPr>
              <w:fldChar w:fldCharType="end"/>
            </w:r>
          </w:hyperlink>
        </w:p>
        <w:p w14:paraId="33E7FE33" w14:textId="287C7446"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24" w:history="1">
            <w:r w:rsidRPr="00F36059">
              <w:rPr>
                <w:rStyle w:val="Hyperlink"/>
                <w:rFonts w:eastAsia="Calibri" w:cs="Calibri"/>
                <w:bCs/>
                <w:noProof/>
                <w:spacing w:val="-2"/>
                <w:lang w:val="en-US"/>
              </w:rPr>
              <w:t>2.2.2.</w:t>
            </w:r>
            <w:r>
              <w:rPr>
                <w:rFonts w:asciiTheme="minorHAnsi" w:eastAsiaTheme="minorEastAsia" w:hAnsiTheme="minorHAnsi" w:cstheme="minorBidi"/>
                <w:noProof/>
                <w:kern w:val="2"/>
                <w:sz w:val="24"/>
                <w:lang w:eastAsia="en-IE"/>
                <w14:ligatures w14:val="standardContextual"/>
              </w:rPr>
              <w:tab/>
            </w:r>
            <w:r w:rsidRPr="00F36059">
              <w:rPr>
                <w:rStyle w:val="Hyperlink"/>
                <w:noProof/>
              </w:rPr>
              <w:t>Cross-silo</w:t>
            </w:r>
            <w:r>
              <w:rPr>
                <w:noProof/>
                <w:webHidden/>
              </w:rPr>
              <w:tab/>
            </w:r>
            <w:r>
              <w:rPr>
                <w:noProof/>
                <w:webHidden/>
              </w:rPr>
              <w:fldChar w:fldCharType="begin"/>
            </w:r>
            <w:r>
              <w:rPr>
                <w:noProof/>
                <w:webHidden/>
              </w:rPr>
              <w:instrText xml:space="preserve"> PAGEREF _Toc172575124 \h </w:instrText>
            </w:r>
            <w:r>
              <w:rPr>
                <w:noProof/>
                <w:webHidden/>
              </w:rPr>
            </w:r>
            <w:r>
              <w:rPr>
                <w:noProof/>
                <w:webHidden/>
              </w:rPr>
              <w:fldChar w:fldCharType="separate"/>
            </w:r>
            <w:r>
              <w:rPr>
                <w:noProof/>
                <w:webHidden/>
              </w:rPr>
              <w:t>11</w:t>
            </w:r>
            <w:r>
              <w:rPr>
                <w:noProof/>
                <w:webHidden/>
              </w:rPr>
              <w:fldChar w:fldCharType="end"/>
            </w:r>
          </w:hyperlink>
        </w:p>
        <w:p w14:paraId="660FB561" w14:textId="0CE3C840"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25" w:history="1">
            <w:r w:rsidRPr="00F36059">
              <w:rPr>
                <w:rStyle w:val="Hyperlink"/>
                <w:bCs/>
                <w:noProof/>
                <w:spacing w:val="-2"/>
                <w:lang w:val="en-US"/>
              </w:rPr>
              <w:t>2.3.</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Categorization of Federated Learning</w:t>
            </w:r>
            <w:r>
              <w:rPr>
                <w:noProof/>
                <w:webHidden/>
              </w:rPr>
              <w:tab/>
            </w:r>
            <w:r>
              <w:rPr>
                <w:noProof/>
                <w:webHidden/>
              </w:rPr>
              <w:fldChar w:fldCharType="begin"/>
            </w:r>
            <w:r>
              <w:rPr>
                <w:noProof/>
                <w:webHidden/>
              </w:rPr>
              <w:instrText xml:space="preserve"> PAGEREF _Toc172575125 \h </w:instrText>
            </w:r>
            <w:r>
              <w:rPr>
                <w:noProof/>
                <w:webHidden/>
              </w:rPr>
            </w:r>
            <w:r>
              <w:rPr>
                <w:noProof/>
                <w:webHidden/>
              </w:rPr>
              <w:fldChar w:fldCharType="separate"/>
            </w:r>
            <w:r>
              <w:rPr>
                <w:noProof/>
                <w:webHidden/>
              </w:rPr>
              <w:t>11</w:t>
            </w:r>
            <w:r>
              <w:rPr>
                <w:noProof/>
                <w:webHidden/>
              </w:rPr>
              <w:fldChar w:fldCharType="end"/>
            </w:r>
          </w:hyperlink>
        </w:p>
        <w:p w14:paraId="03AE35B1" w14:textId="72D56BE3"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26" w:history="1">
            <w:r w:rsidRPr="00F36059">
              <w:rPr>
                <w:rStyle w:val="Hyperlink"/>
                <w:rFonts w:eastAsia="Calibri" w:cs="Calibri"/>
                <w:bCs/>
                <w:noProof/>
                <w:spacing w:val="-2"/>
                <w:lang w:val="en-US"/>
              </w:rPr>
              <w:t>2.3.1.</w:t>
            </w:r>
            <w:r>
              <w:rPr>
                <w:rFonts w:asciiTheme="minorHAnsi" w:eastAsiaTheme="minorEastAsia" w:hAnsiTheme="minorHAnsi" w:cstheme="minorBidi"/>
                <w:noProof/>
                <w:kern w:val="2"/>
                <w:sz w:val="24"/>
                <w:lang w:eastAsia="en-IE"/>
                <w14:ligatures w14:val="standardContextual"/>
              </w:rPr>
              <w:tab/>
            </w:r>
            <w:r w:rsidRPr="00F36059">
              <w:rPr>
                <w:rStyle w:val="Hyperlink"/>
                <w:noProof/>
              </w:rPr>
              <w:t>Horizontal Federated Learning</w:t>
            </w:r>
            <w:r>
              <w:rPr>
                <w:noProof/>
                <w:webHidden/>
              </w:rPr>
              <w:tab/>
            </w:r>
            <w:r>
              <w:rPr>
                <w:noProof/>
                <w:webHidden/>
              </w:rPr>
              <w:fldChar w:fldCharType="begin"/>
            </w:r>
            <w:r>
              <w:rPr>
                <w:noProof/>
                <w:webHidden/>
              </w:rPr>
              <w:instrText xml:space="preserve"> PAGEREF _Toc172575126 \h </w:instrText>
            </w:r>
            <w:r>
              <w:rPr>
                <w:noProof/>
                <w:webHidden/>
              </w:rPr>
            </w:r>
            <w:r>
              <w:rPr>
                <w:noProof/>
                <w:webHidden/>
              </w:rPr>
              <w:fldChar w:fldCharType="separate"/>
            </w:r>
            <w:r>
              <w:rPr>
                <w:noProof/>
                <w:webHidden/>
              </w:rPr>
              <w:t>11</w:t>
            </w:r>
            <w:r>
              <w:rPr>
                <w:noProof/>
                <w:webHidden/>
              </w:rPr>
              <w:fldChar w:fldCharType="end"/>
            </w:r>
          </w:hyperlink>
        </w:p>
        <w:p w14:paraId="4D4E668C" w14:textId="46917CAA"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27" w:history="1">
            <w:r w:rsidRPr="00F36059">
              <w:rPr>
                <w:rStyle w:val="Hyperlink"/>
                <w:rFonts w:eastAsia="Calibri" w:cs="Calibri"/>
                <w:bCs/>
                <w:noProof/>
                <w:spacing w:val="-2"/>
                <w:lang w:val="en-US"/>
              </w:rPr>
              <w:t>2.3.2.</w:t>
            </w:r>
            <w:r>
              <w:rPr>
                <w:rFonts w:asciiTheme="minorHAnsi" w:eastAsiaTheme="minorEastAsia" w:hAnsiTheme="minorHAnsi" w:cstheme="minorBidi"/>
                <w:noProof/>
                <w:kern w:val="2"/>
                <w:sz w:val="24"/>
                <w:lang w:eastAsia="en-IE"/>
                <w14:ligatures w14:val="standardContextual"/>
              </w:rPr>
              <w:tab/>
            </w:r>
            <w:r w:rsidRPr="00F36059">
              <w:rPr>
                <w:rStyle w:val="Hyperlink"/>
                <w:noProof/>
              </w:rPr>
              <w:t>Vertical Federated Learning</w:t>
            </w:r>
            <w:r>
              <w:rPr>
                <w:noProof/>
                <w:webHidden/>
              </w:rPr>
              <w:tab/>
            </w:r>
            <w:r>
              <w:rPr>
                <w:noProof/>
                <w:webHidden/>
              </w:rPr>
              <w:fldChar w:fldCharType="begin"/>
            </w:r>
            <w:r>
              <w:rPr>
                <w:noProof/>
                <w:webHidden/>
              </w:rPr>
              <w:instrText xml:space="preserve"> PAGEREF _Toc172575127 \h </w:instrText>
            </w:r>
            <w:r>
              <w:rPr>
                <w:noProof/>
                <w:webHidden/>
              </w:rPr>
            </w:r>
            <w:r>
              <w:rPr>
                <w:noProof/>
                <w:webHidden/>
              </w:rPr>
              <w:fldChar w:fldCharType="separate"/>
            </w:r>
            <w:r>
              <w:rPr>
                <w:noProof/>
                <w:webHidden/>
              </w:rPr>
              <w:t>12</w:t>
            </w:r>
            <w:r>
              <w:rPr>
                <w:noProof/>
                <w:webHidden/>
              </w:rPr>
              <w:fldChar w:fldCharType="end"/>
            </w:r>
          </w:hyperlink>
        </w:p>
        <w:p w14:paraId="53C0D8E2" w14:textId="20ECB0D2"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28" w:history="1">
            <w:r w:rsidRPr="00F36059">
              <w:rPr>
                <w:rStyle w:val="Hyperlink"/>
                <w:rFonts w:eastAsia="Calibri" w:cs="Calibri"/>
                <w:bCs/>
                <w:noProof/>
                <w:spacing w:val="-2"/>
                <w:lang w:val="en-US"/>
              </w:rPr>
              <w:t>2.3.3.</w:t>
            </w:r>
            <w:r>
              <w:rPr>
                <w:rFonts w:asciiTheme="minorHAnsi" w:eastAsiaTheme="minorEastAsia" w:hAnsiTheme="minorHAnsi" w:cstheme="minorBidi"/>
                <w:noProof/>
                <w:kern w:val="2"/>
                <w:sz w:val="24"/>
                <w:lang w:eastAsia="en-IE"/>
                <w14:ligatures w14:val="standardContextual"/>
              </w:rPr>
              <w:tab/>
            </w:r>
            <w:r w:rsidRPr="00F36059">
              <w:rPr>
                <w:rStyle w:val="Hyperlink"/>
                <w:noProof/>
              </w:rPr>
              <w:t>Federated Transfer Learning</w:t>
            </w:r>
            <w:r>
              <w:rPr>
                <w:noProof/>
                <w:webHidden/>
              </w:rPr>
              <w:tab/>
            </w:r>
            <w:r>
              <w:rPr>
                <w:noProof/>
                <w:webHidden/>
              </w:rPr>
              <w:fldChar w:fldCharType="begin"/>
            </w:r>
            <w:r>
              <w:rPr>
                <w:noProof/>
                <w:webHidden/>
              </w:rPr>
              <w:instrText xml:space="preserve"> PAGEREF _Toc172575128 \h </w:instrText>
            </w:r>
            <w:r>
              <w:rPr>
                <w:noProof/>
                <w:webHidden/>
              </w:rPr>
            </w:r>
            <w:r>
              <w:rPr>
                <w:noProof/>
                <w:webHidden/>
              </w:rPr>
              <w:fldChar w:fldCharType="separate"/>
            </w:r>
            <w:r>
              <w:rPr>
                <w:noProof/>
                <w:webHidden/>
              </w:rPr>
              <w:t>12</w:t>
            </w:r>
            <w:r>
              <w:rPr>
                <w:noProof/>
                <w:webHidden/>
              </w:rPr>
              <w:fldChar w:fldCharType="end"/>
            </w:r>
          </w:hyperlink>
        </w:p>
        <w:p w14:paraId="284D2FA5" w14:textId="517A78D3"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29" w:history="1">
            <w:r w:rsidRPr="00F36059">
              <w:rPr>
                <w:rStyle w:val="Hyperlink"/>
                <w:bCs/>
                <w:noProof/>
                <w:spacing w:val="-2"/>
                <w:lang w:val="en-US"/>
              </w:rPr>
              <w:t>2.4.</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Federated Learning vs Distributed Machine Learning</w:t>
            </w:r>
            <w:r>
              <w:rPr>
                <w:noProof/>
                <w:webHidden/>
              </w:rPr>
              <w:tab/>
            </w:r>
            <w:r>
              <w:rPr>
                <w:noProof/>
                <w:webHidden/>
              </w:rPr>
              <w:fldChar w:fldCharType="begin"/>
            </w:r>
            <w:r>
              <w:rPr>
                <w:noProof/>
                <w:webHidden/>
              </w:rPr>
              <w:instrText xml:space="preserve"> PAGEREF _Toc172575129 \h </w:instrText>
            </w:r>
            <w:r>
              <w:rPr>
                <w:noProof/>
                <w:webHidden/>
              </w:rPr>
            </w:r>
            <w:r>
              <w:rPr>
                <w:noProof/>
                <w:webHidden/>
              </w:rPr>
              <w:fldChar w:fldCharType="separate"/>
            </w:r>
            <w:r>
              <w:rPr>
                <w:noProof/>
                <w:webHidden/>
              </w:rPr>
              <w:t>13</w:t>
            </w:r>
            <w:r>
              <w:rPr>
                <w:noProof/>
                <w:webHidden/>
              </w:rPr>
              <w:fldChar w:fldCharType="end"/>
            </w:r>
          </w:hyperlink>
        </w:p>
        <w:p w14:paraId="342982BE" w14:textId="71D0B1F7"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30" w:history="1">
            <w:r w:rsidRPr="00F36059">
              <w:rPr>
                <w:rStyle w:val="Hyperlink"/>
                <w:noProof/>
                <w:lang w:val="en-US"/>
              </w:rPr>
              <w:t>3.</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Literature</w:t>
            </w:r>
            <w:r w:rsidRPr="00F36059">
              <w:rPr>
                <w:rStyle w:val="Hyperlink"/>
                <w:noProof/>
                <w:spacing w:val="-5"/>
              </w:rPr>
              <w:t xml:space="preserve"> </w:t>
            </w:r>
            <w:r w:rsidRPr="00F36059">
              <w:rPr>
                <w:rStyle w:val="Hyperlink"/>
                <w:noProof/>
              </w:rPr>
              <w:t>Review</w:t>
            </w:r>
            <w:r>
              <w:rPr>
                <w:noProof/>
                <w:webHidden/>
              </w:rPr>
              <w:tab/>
            </w:r>
            <w:r>
              <w:rPr>
                <w:noProof/>
                <w:webHidden/>
              </w:rPr>
              <w:fldChar w:fldCharType="begin"/>
            </w:r>
            <w:r>
              <w:rPr>
                <w:noProof/>
                <w:webHidden/>
              </w:rPr>
              <w:instrText xml:space="preserve"> PAGEREF _Toc172575130 \h </w:instrText>
            </w:r>
            <w:r>
              <w:rPr>
                <w:noProof/>
                <w:webHidden/>
              </w:rPr>
            </w:r>
            <w:r>
              <w:rPr>
                <w:noProof/>
                <w:webHidden/>
              </w:rPr>
              <w:fldChar w:fldCharType="separate"/>
            </w:r>
            <w:r>
              <w:rPr>
                <w:noProof/>
                <w:webHidden/>
              </w:rPr>
              <w:t>14</w:t>
            </w:r>
            <w:r>
              <w:rPr>
                <w:noProof/>
                <w:webHidden/>
              </w:rPr>
              <w:fldChar w:fldCharType="end"/>
            </w:r>
          </w:hyperlink>
        </w:p>
        <w:p w14:paraId="37897689" w14:textId="0AA81381"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31" w:history="1">
            <w:r w:rsidRPr="00F36059">
              <w:rPr>
                <w:rStyle w:val="Hyperlink"/>
                <w:bCs/>
                <w:noProof/>
                <w:spacing w:val="-2"/>
                <w:lang w:val="en-US"/>
              </w:rPr>
              <w:t>3.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Federated Learning Frameworks</w:t>
            </w:r>
            <w:r>
              <w:rPr>
                <w:noProof/>
                <w:webHidden/>
              </w:rPr>
              <w:tab/>
            </w:r>
            <w:r>
              <w:rPr>
                <w:noProof/>
                <w:webHidden/>
              </w:rPr>
              <w:fldChar w:fldCharType="begin"/>
            </w:r>
            <w:r>
              <w:rPr>
                <w:noProof/>
                <w:webHidden/>
              </w:rPr>
              <w:instrText xml:space="preserve"> PAGEREF _Toc172575131 \h </w:instrText>
            </w:r>
            <w:r>
              <w:rPr>
                <w:noProof/>
                <w:webHidden/>
              </w:rPr>
            </w:r>
            <w:r>
              <w:rPr>
                <w:noProof/>
                <w:webHidden/>
              </w:rPr>
              <w:fldChar w:fldCharType="separate"/>
            </w:r>
            <w:r>
              <w:rPr>
                <w:noProof/>
                <w:webHidden/>
              </w:rPr>
              <w:t>14</w:t>
            </w:r>
            <w:r>
              <w:rPr>
                <w:noProof/>
                <w:webHidden/>
              </w:rPr>
              <w:fldChar w:fldCharType="end"/>
            </w:r>
          </w:hyperlink>
        </w:p>
        <w:p w14:paraId="2F95327F" w14:textId="14729186"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32" w:history="1">
            <w:r w:rsidRPr="00F36059">
              <w:rPr>
                <w:rStyle w:val="Hyperlink"/>
                <w:rFonts w:eastAsia="Calibri" w:cs="Calibri"/>
                <w:bCs/>
                <w:noProof/>
                <w:spacing w:val="-2"/>
                <w:lang w:val="en-US"/>
              </w:rPr>
              <w:t>3.1.1.</w:t>
            </w:r>
            <w:r>
              <w:rPr>
                <w:rFonts w:asciiTheme="minorHAnsi" w:eastAsiaTheme="minorEastAsia" w:hAnsiTheme="minorHAnsi" w:cstheme="minorBidi"/>
                <w:noProof/>
                <w:kern w:val="2"/>
                <w:sz w:val="24"/>
                <w:lang w:eastAsia="en-IE"/>
                <w14:ligatures w14:val="standardContextual"/>
              </w:rPr>
              <w:tab/>
            </w:r>
            <w:r w:rsidRPr="00F36059">
              <w:rPr>
                <w:rStyle w:val="Hyperlink"/>
                <w:noProof/>
              </w:rPr>
              <w:t>PySyft, FATE, Flower FedML and TensorFlow Federated</w:t>
            </w:r>
            <w:r>
              <w:rPr>
                <w:noProof/>
                <w:webHidden/>
              </w:rPr>
              <w:tab/>
            </w:r>
            <w:r>
              <w:rPr>
                <w:noProof/>
                <w:webHidden/>
              </w:rPr>
              <w:fldChar w:fldCharType="begin"/>
            </w:r>
            <w:r>
              <w:rPr>
                <w:noProof/>
                <w:webHidden/>
              </w:rPr>
              <w:instrText xml:space="preserve"> PAGEREF _Toc172575132 \h </w:instrText>
            </w:r>
            <w:r>
              <w:rPr>
                <w:noProof/>
                <w:webHidden/>
              </w:rPr>
            </w:r>
            <w:r>
              <w:rPr>
                <w:noProof/>
                <w:webHidden/>
              </w:rPr>
              <w:fldChar w:fldCharType="separate"/>
            </w:r>
            <w:r>
              <w:rPr>
                <w:noProof/>
                <w:webHidden/>
              </w:rPr>
              <w:t>15</w:t>
            </w:r>
            <w:r>
              <w:rPr>
                <w:noProof/>
                <w:webHidden/>
              </w:rPr>
              <w:fldChar w:fldCharType="end"/>
            </w:r>
          </w:hyperlink>
        </w:p>
        <w:p w14:paraId="09BF0BFB" w14:textId="36D78B66"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33" w:history="1">
            <w:r w:rsidRPr="00F36059">
              <w:rPr>
                <w:rStyle w:val="Hyperlink"/>
                <w:rFonts w:eastAsia="Calibri" w:cs="Calibri"/>
                <w:bCs/>
                <w:noProof/>
                <w:spacing w:val="-2"/>
                <w:lang w:val="en-US"/>
              </w:rPr>
              <w:t>3.1.2.</w:t>
            </w:r>
            <w:r>
              <w:rPr>
                <w:rFonts w:asciiTheme="minorHAnsi" w:eastAsiaTheme="minorEastAsia" w:hAnsiTheme="minorHAnsi" w:cstheme="minorBidi"/>
                <w:noProof/>
                <w:kern w:val="2"/>
                <w:sz w:val="24"/>
                <w:lang w:eastAsia="en-IE"/>
                <w14:ligatures w14:val="standardContextual"/>
              </w:rPr>
              <w:tab/>
            </w:r>
            <w:r w:rsidRPr="00F36059">
              <w:rPr>
                <w:rStyle w:val="Hyperlink"/>
                <w:noProof/>
              </w:rPr>
              <w:t>OpenFL, NVIDIA, PaddleFL, Substra and FLGo</w:t>
            </w:r>
            <w:r>
              <w:rPr>
                <w:noProof/>
                <w:webHidden/>
              </w:rPr>
              <w:tab/>
            </w:r>
            <w:r>
              <w:rPr>
                <w:noProof/>
                <w:webHidden/>
              </w:rPr>
              <w:fldChar w:fldCharType="begin"/>
            </w:r>
            <w:r>
              <w:rPr>
                <w:noProof/>
                <w:webHidden/>
              </w:rPr>
              <w:instrText xml:space="preserve"> PAGEREF _Toc172575133 \h </w:instrText>
            </w:r>
            <w:r>
              <w:rPr>
                <w:noProof/>
                <w:webHidden/>
              </w:rPr>
            </w:r>
            <w:r>
              <w:rPr>
                <w:noProof/>
                <w:webHidden/>
              </w:rPr>
              <w:fldChar w:fldCharType="separate"/>
            </w:r>
            <w:r>
              <w:rPr>
                <w:noProof/>
                <w:webHidden/>
              </w:rPr>
              <w:t>15</w:t>
            </w:r>
            <w:r>
              <w:rPr>
                <w:noProof/>
                <w:webHidden/>
              </w:rPr>
              <w:fldChar w:fldCharType="end"/>
            </w:r>
          </w:hyperlink>
        </w:p>
        <w:p w14:paraId="013B477F" w14:textId="48BF702E"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34" w:history="1">
            <w:r w:rsidRPr="00F36059">
              <w:rPr>
                <w:rStyle w:val="Hyperlink"/>
                <w:rFonts w:eastAsia="Calibri" w:cs="Calibri"/>
                <w:bCs/>
                <w:noProof/>
                <w:spacing w:val="-2"/>
                <w:lang w:val="en-US"/>
              </w:rPr>
              <w:t>3.1.3.</w:t>
            </w:r>
            <w:r>
              <w:rPr>
                <w:rFonts w:asciiTheme="minorHAnsi" w:eastAsiaTheme="minorEastAsia" w:hAnsiTheme="minorHAnsi" w:cstheme="minorBidi"/>
                <w:noProof/>
                <w:kern w:val="2"/>
                <w:sz w:val="24"/>
                <w:lang w:eastAsia="en-IE"/>
                <w14:ligatures w14:val="standardContextual"/>
              </w:rPr>
              <w:tab/>
            </w:r>
            <w:r w:rsidRPr="00F36059">
              <w:rPr>
                <w:rStyle w:val="Hyperlink"/>
                <w:noProof/>
              </w:rPr>
              <w:t>Federated Learning Algorithms</w:t>
            </w:r>
            <w:r>
              <w:rPr>
                <w:noProof/>
                <w:webHidden/>
              </w:rPr>
              <w:tab/>
            </w:r>
            <w:r>
              <w:rPr>
                <w:noProof/>
                <w:webHidden/>
              </w:rPr>
              <w:fldChar w:fldCharType="begin"/>
            </w:r>
            <w:r>
              <w:rPr>
                <w:noProof/>
                <w:webHidden/>
              </w:rPr>
              <w:instrText xml:space="preserve"> PAGEREF _Toc172575134 \h </w:instrText>
            </w:r>
            <w:r>
              <w:rPr>
                <w:noProof/>
                <w:webHidden/>
              </w:rPr>
            </w:r>
            <w:r>
              <w:rPr>
                <w:noProof/>
                <w:webHidden/>
              </w:rPr>
              <w:fldChar w:fldCharType="separate"/>
            </w:r>
            <w:r>
              <w:rPr>
                <w:noProof/>
                <w:webHidden/>
              </w:rPr>
              <w:t>16</w:t>
            </w:r>
            <w:r>
              <w:rPr>
                <w:noProof/>
                <w:webHidden/>
              </w:rPr>
              <w:fldChar w:fldCharType="end"/>
            </w:r>
          </w:hyperlink>
        </w:p>
        <w:p w14:paraId="5A328629" w14:textId="5604191A"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35" w:history="1">
            <w:r w:rsidRPr="00F36059">
              <w:rPr>
                <w:rStyle w:val="Hyperlink"/>
                <w:bCs/>
                <w:noProof/>
                <w:spacing w:val="-2"/>
                <w:lang w:val="en-US"/>
              </w:rPr>
              <w:t>3.2.</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Distributed Machine Learning</w:t>
            </w:r>
            <w:r>
              <w:rPr>
                <w:noProof/>
                <w:webHidden/>
              </w:rPr>
              <w:tab/>
            </w:r>
            <w:r>
              <w:rPr>
                <w:noProof/>
                <w:webHidden/>
              </w:rPr>
              <w:fldChar w:fldCharType="begin"/>
            </w:r>
            <w:r>
              <w:rPr>
                <w:noProof/>
                <w:webHidden/>
              </w:rPr>
              <w:instrText xml:space="preserve"> PAGEREF _Toc172575135 \h </w:instrText>
            </w:r>
            <w:r>
              <w:rPr>
                <w:noProof/>
                <w:webHidden/>
              </w:rPr>
            </w:r>
            <w:r>
              <w:rPr>
                <w:noProof/>
                <w:webHidden/>
              </w:rPr>
              <w:fldChar w:fldCharType="separate"/>
            </w:r>
            <w:r>
              <w:rPr>
                <w:noProof/>
                <w:webHidden/>
              </w:rPr>
              <w:t>16</w:t>
            </w:r>
            <w:r>
              <w:rPr>
                <w:noProof/>
                <w:webHidden/>
              </w:rPr>
              <w:fldChar w:fldCharType="end"/>
            </w:r>
          </w:hyperlink>
        </w:p>
        <w:p w14:paraId="5F51C77C" w14:textId="35B44A50"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36" w:history="1">
            <w:r w:rsidRPr="00F36059">
              <w:rPr>
                <w:rStyle w:val="Hyperlink"/>
                <w:rFonts w:eastAsia="Calibri" w:cs="Calibri"/>
                <w:bCs/>
                <w:noProof/>
                <w:spacing w:val="-2"/>
                <w:lang w:val="en-US"/>
              </w:rPr>
              <w:t>3.2.1.</w:t>
            </w:r>
            <w:r>
              <w:rPr>
                <w:rFonts w:asciiTheme="minorHAnsi" w:eastAsiaTheme="minorEastAsia" w:hAnsiTheme="minorHAnsi" w:cstheme="minorBidi"/>
                <w:noProof/>
                <w:kern w:val="2"/>
                <w:sz w:val="24"/>
                <w:lang w:eastAsia="en-IE"/>
                <w14:ligatures w14:val="standardContextual"/>
              </w:rPr>
              <w:tab/>
            </w:r>
            <w:r w:rsidRPr="00F36059">
              <w:rPr>
                <w:rStyle w:val="Hyperlink"/>
                <w:noProof/>
              </w:rPr>
              <w:t>Theme BB</w:t>
            </w:r>
            <w:r>
              <w:rPr>
                <w:noProof/>
                <w:webHidden/>
              </w:rPr>
              <w:tab/>
            </w:r>
            <w:r>
              <w:rPr>
                <w:noProof/>
                <w:webHidden/>
              </w:rPr>
              <w:fldChar w:fldCharType="begin"/>
            </w:r>
            <w:r>
              <w:rPr>
                <w:noProof/>
                <w:webHidden/>
              </w:rPr>
              <w:instrText xml:space="preserve"> PAGEREF _Toc172575136 \h </w:instrText>
            </w:r>
            <w:r>
              <w:rPr>
                <w:noProof/>
                <w:webHidden/>
              </w:rPr>
            </w:r>
            <w:r>
              <w:rPr>
                <w:noProof/>
                <w:webHidden/>
              </w:rPr>
              <w:fldChar w:fldCharType="separate"/>
            </w:r>
            <w:r>
              <w:rPr>
                <w:noProof/>
                <w:webHidden/>
              </w:rPr>
              <w:t>16</w:t>
            </w:r>
            <w:r>
              <w:rPr>
                <w:noProof/>
                <w:webHidden/>
              </w:rPr>
              <w:fldChar w:fldCharType="end"/>
            </w:r>
          </w:hyperlink>
        </w:p>
        <w:p w14:paraId="5F5EB743" w14:textId="22C07744"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37" w:history="1">
            <w:r w:rsidRPr="00F36059">
              <w:rPr>
                <w:rStyle w:val="Hyperlink"/>
                <w:bCs/>
                <w:noProof/>
                <w:spacing w:val="-2"/>
                <w:lang w:val="en-US"/>
              </w:rPr>
              <w:t>3.3.</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Federated Learning Server Implementation</w:t>
            </w:r>
            <w:r>
              <w:rPr>
                <w:noProof/>
                <w:webHidden/>
              </w:rPr>
              <w:tab/>
            </w:r>
            <w:r>
              <w:rPr>
                <w:noProof/>
                <w:webHidden/>
              </w:rPr>
              <w:fldChar w:fldCharType="begin"/>
            </w:r>
            <w:r>
              <w:rPr>
                <w:noProof/>
                <w:webHidden/>
              </w:rPr>
              <w:instrText xml:space="preserve"> PAGEREF _Toc172575137 \h </w:instrText>
            </w:r>
            <w:r>
              <w:rPr>
                <w:noProof/>
                <w:webHidden/>
              </w:rPr>
            </w:r>
            <w:r>
              <w:rPr>
                <w:noProof/>
                <w:webHidden/>
              </w:rPr>
              <w:fldChar w:fldCharType="separate"/>
            </w:r>
            <w:r>
              <w:rPr>
                <w:noProof/>
                <w:webHidden/>
              </w:rPr>
              <w:t>17</w:t>
            </w:r>
            <w:r>
              <w:rPr>
                <w:noProof/>
                <w:webHidden/>
              </w:rPr>
              <w:fldChar w:fldCharType="end"/>
            </w:r>
          </w:hyperlink>
        </w:p>
        <w:p w14:paraId="4FA96FAA" w14:textId="3B12DB08"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38" w:history="1">
            <w:r w:rsidRPr="00F36059">
              <w:rPr>
                <w:rStyle w:val="Hyperlink"/>
                <w:bCs/>
                <w:noProof/>
                <w:spacing w:val="-2"/>
                <w:lang w:val="en-US"/>
              </w:rPr>
              <w:t>3.4.</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Federated Learning Datasets</w:t>
            </w:r>
            <w:r>
              <w:rPr>
                <w:noProof/>
                <w:webHidden/>
              </w:rPr>
              <w:tab/>
            </w:r>
            <w:r>
              <w:rPr>
                <w:noProof/>
                <w:webHidden/>
              </w:rPr>
              <w:fldChar w:fldCharType="begin"/>
            </w:r>
            <w:r>
              <w:rPr>
                <w:noProof/>
                <w:webHidden/>
              </w:rPr>
              <w:instrText xml:space="preserve"> PAGEREF _Toc172575138 \h </w:instrText>
            </w:r>
            <w:r>
              <w:rPr>
                <w:noProof/>
                <w:webHidden/>
              </w:rPr>
            </w:r>
            <w:r>
              <w:rPr>
                <w:noProof/>
                <w:webHidden/>
              </w:rPr>
              <w:fldChar w:fldCharType="separate"/>
            </w:r>
            <w:r>
              <w:rPr>
                <w:noProof/>
                <w:webHidden/>
              </w:rPr>
              <w:t>17</w:t>
            </w:r>
            <w:r>
              <w:rPr>
                <w:noProof/>
                <w:webHidden/>
              </w:rPr>
              <w:fldChar w:fldCharType="end"/>
            </w:r>
          </w:hyperlink>
        </w:p>
        <w:p w14:paraId="322D9CEF" w14:textId="02C17CF2"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39" w:history="1">
            <w:r w:rsidRPr="00F36059">
              <w:rPr>
                <w:rStyle w:val="Hyperlink"/>
                <w:rFonts w:eastAsia="Calibri" w:cs="Calibri"/>
                <w:bCs/>
                <w:noProof/>
                <w:spacing w:val="-2"/>
                <w:lang w:val="en-US"/>
              </w:rPr>
              <w:t>3.4.1.</w:t>
            </w:r>
            <w:r>
              <w:rPr>
                <w:rFonts w:asciiTheme="minorHAnsi" w:eastAsiaTheme="minorEastAsia" w:hAnsiTheme="minorHAnsi" w:cstheme="minorBidi"/>
                <w:noProof/>
                <w:kern w:val="2"/>
                <w:sz w:val="24"/>
                <w:lang w:eastAsia="en-IE"/>
                <w14:ligatures w14:val="standardContextual"/>
              </w:rPr>
              <w:tab/>
            </w:r>
            <w:r w:rsidRPr="00F36059">
              <w:rPr>
                <w:rStyle w:val="Hyperlink"/>
                <w:noProof/>
              </w:rPr>
              <w:t>Theme Theme DD</w:t>
            </w:r>
            <w:r>
              <w:rPr>
                <w:noProof/>
                <w:webHidden/>
              </w:rPr>
              <w:tab/>
            </w:r>
            <w:r>
              <w:rPr>
                <w:noProof/>
                <w:webHidden/>
              </w:rPr>
              <w:fldChar w:fldCharType="begin"/>
            </w:r>
            <w:r>
              <w:rPr>
                <w:noProof/>
                <w:webHidden/>
              </w:rPr>
              <w:instrText xml:space="preserve"> PAGEREF _Toc172575139 \h </w:instrText>
            </w:r>
            <w:r>
              <w:rPr>
                <w:noProof/>
                <w:webHidden/>
              </w:rPr>
            </w:r>
            <w:r>
              <w:rPr>
                <w:noProof/>
                <w:webHidden/>
              </w:rPr>
              <w:fldChar w:fldCharType="separate"/>
            </w:r>
            <w:r>
              <w:rPr>
                <w:noProof/>
                <w:webHidden/>
              </w:rPr>
              <w:t>17</w:t>
            </w:r>
            <w:r>
              <w:rPr>
                <w:noProof/>
                <w:webHidden/>
              </w:rPr>
              <w:fldChar w:fldCharType="end"/>
            </w:r>
          </w:hyperlink>
        </w:p>
        <w:p w14:paraId="1AEA3DF1" w14:textId="45CBC8E7"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0" w:history="1">
            <w:r w:rsidRPr="00F36059">
              <w:rPr>
                <w:rStyle w:val="Hyperlink"/>
                <w:bCs/>
                <w:noProof/>
                <w:spacing w:val="-2"/>
                <w:lang w:val="en-US"/>
              </w:rPr>
              <w:t>3.5.</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Real World Federated Learning Scenarios</w:t>
            </w:r>
            <w:r>
              <w:rPr>
                <w:noProof/>
                <w:webHidden/>
              </w:rPr>
              <w:tab/>
            </w:r>
            <w:r>
              <w:rPr>
                <w:noProof/>
                <w:webHidden/>
              </w:rPr>
              <w:fldChar w:fldCharType="begin"/>
            </w:r>
            <w:r>
              <w:rPr>
                <w:noProof/>
                <w:webHidden/>
              </w:rPr>
              <w:instrText xml:space="preserve"> PAGEREF _Toc172575140 \h </w:instrText>
            </w:r>
            <w:r>
              <w:rPr>
                <w:noProof/>
                <w:webHidden/>
              </w:rPr>
            </w:r>
            <w:r>
              <w:rPr>
                <w:noProof/>
                <w:webHidden/>
              </w:rPr>
              <w:fldChar w:fldCharType="separate"/>
            </w:r>
            <w:r>
              <w:rPr>
                <w:noProof/>
                <w:webHidden/>
              </w:rPr>
              <w:t>17</w:t>
            </w:r>
            <w:r>
              <w:rPr>
                <w:noProof/>
                <w:webHidden/>
              </w:rPr>
              <w:fldChar w:fldCharType="end"/>
            </w:r>
          </w:hyperlink>
        </w:p>
        <w:p w14:paraId="2756F41C" w14:textId="3CFA41E0"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1" w:history="1">
            <w:r w:rsidRPr="00F36059">
              <w:rPr>
                <w:rStyle w:val="Hyperlink"/>
                <w:bCs/>
                <w:noProof/>
                <w:spacing w:val="-2"/>
                <w:lang w:val="en-US"/>
              </w:rPr>
              <w:t>3.6.</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Conclusion</w:t>
            </w:r>
            <w:r>
              <w:rPr>
                <w:noProof/>
                <w:webHidden/>
              </w:rPr>
              <w:tab/>
            </w:r>
            <w:r>
              <w:rPr>
                <w:noProof/>
                <w:webHidden/>
              </w:rPr>
              <w:fldChar w:fldCharType="begin"/>
            </w:r>
            <w:r>
              <w:rPr>
                <w:noProof/>
                <w:webHidden/>
              </w:rPr>
              <w:instrText xml:space="preserve"> PAGEREF _Toc172575141 \h </w:instrText>
            </w:r>
            <w:r>
              <w:rPr>
                <w:noProof/>
                <w:webHidden/>
              </w:rPr>
            </w:r>
            <w:r>
              <w:rPr>
                <w:noProof/>
                <w:webHidden/>
              </w:rPr>
              <w:fldChar w:fldCharType="separate"/>
            </w:r>
            <w:r>
              <w:rPr>
                <w:noProof/>
                <w:webHidden/>
              </w:rPr>
              <w:t>17</w:t>
            </w:r>
            <w:r>
              <w:rPr>
                <w:noProof/>
                <w:webHidden/>
              </w:rPr>
              <w:fldChar w:fldCharType="end"/>
            </w:r>
          </w:hyperlink>
        </w:p>
        <w:p w14:paraId="4DDF9A6E" w14:textId="5DE23256"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2" w:history="1">
            <w:r w:rsidRPr="00F36059">
              <w:rPr>
                <w:rStyle w:val="Hyperlink"/>
                <w:noProof/>
                <w:lang w:val="en-US"/>
              </w:rPr>
              <w:t>5.</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State of the Art</w:t>
            </w:r>
            <w:r>
              <w:rPr>
                <w:noProof/>
                <w:webHidden/>
              </w:rPr>
              <w:tab/>
            </w:r>
            <w:r>
              <w:rPr>
                <w:noProof/>
                <w:webHidden/>
              </w:rPr>
              <w:fldChar w:fldCharType="begin"/>
            </w:r>
            <w:r>
              <w:rPr>
                <w:noProof/>
                <w:webHidden/>
              </w:rPr>
              <w:instrText xml:space="preserve"> PAGEREF _Toc172575142 \h </w:instrText>
            </w:r>
            <w:r>
              <w:rPr>
                <w:noProof/>
                <w:webHidden/>
              </w:rPr>
            </w:r>
            <w:r>
              <w:rPr>
                <w:noProof/>
                <w:webHidden/>
              </w:rPr>
              <w:fldChar w:fldCharType="separate"/>
            </w:r>
            <w:r>
              <w:rPr>
                <w:noProof/>
                <w:webHidden/>
              </w:rPr>
              <w:t>17</w:t>
            </w:r>
            <w:r>
              <w:rPr>
                <w:noProof/>
                <w:webHidden/>
              </w:rPr>
              <w:fldChar w:fldCharType="end"/>
            </w:r>
          </w:hyperlink>
        </w:p>
        <w:p w14:paraId="16345A03" w14:textId="74FE869E"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3" w:history="1">
            <w:r w:rsidRPr="00F36059">
              <w:rPr>
                <w:rStyle w:val="Hyperlink"/>
                <w:noProof/>
                <w:lang w:val="en-US"/>
              </w:rPr>
              <w:t>6.</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Research</w:t>
            </w:r>
            <w:r w:rsidRPr="00F36059">
              <w:rPr>
                <w:rStyle w:val="Hyperlink"/>
                <w:noProof/>
                <w:spacing w:val="-4"/>
              </w:rPr>
              <w:t xml:space="preserve"> </w:t>
            </w:r>
            <w:r w:rsidRPr="00F36059">
              <w:rPr>
                <w:rStyle w:val="Hyperlink"/>
                <w:noProof/>
              </w:rPr>
              <w:t>Methodology</w:t>
            </w:r>
            <w:r>
              <w:rPr>
                <w:noProof/>
                <w:webHidden/>
              </w:rPr>
              <w:tab/>
            </w:r>
            <w:r>
              <w:rPr>
                <w:noProof/>
                <w:webHidden/>
              </w:rPr>
              <w:fldChar w:fldCharType="begin"/>
            </w:r>
            <w:r>
              <w:rPr>
                <w:noProof/>
                <w:webHidden/>
              </w:rPr>
              <w:instrText xml:space="preserve"> PAGEREF _Toc172575143 \h </w:instrText>
            </w:r>
            <w:r>
              <w:rPr>
                <w:noProof/>
                <w:webHidden/>
              </w:rPr>
            </w:r>
            <w:r>
              <w:rPr>
                <w:noProof/>
                <w:webHidden/>
              </w:rPr>
              <w:fldChar w:fldCharType="separate"/>
            </w:r>
            <w:r>
              <w:rPr>
                <w:noProof/>
                <w:webHidden/>
              </w:rPr>
              <w:t>17</w:t>
            </w:r>
            <w:r>
              <w:rPr>
                <w:noProof/>
                <w:webHidden/>
              </w:rPr>
              <w:fldChar w:fldCharType="end"/>
            </w:r>
          </w:hyperlink>
        </w:p>
        <w:p w14:paraId="716DD5B7" w14:textId="751EABFC"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4" w:history="1">
            <w:r w:rsidRPr="00F36059">
              <w:rPr>
                <w:rStyle w:val="Hyperlink"/>
                <w:bCs/>
                <w:noProof/>
                <w:spacing w:val="-2"/>
                <w:lang w:val="en-US"/>
              </w:rPr>
              <w:t>6.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Methodology</w:t>
            </w:r>
            <w:r w:rsidRPr="00F36059">
              <w:rPr>
                <w:rStyle w:val="Hyperlink"/>
                <w:noProof/>
                <w:spacing w:val="-3"/>
              </w:rPr>
              <w:t xml:space="preserve"> </w:t>
            </w:r>
            <w:r w:rsidRPr="00F36059">
              <w:rPr>
                <w:rStyle w:val="Hyperlink"/>
                <w:noProof/>
              </w:rPr>
              <w:t>Frameworks</w:t>
            </w:r>
            <w:r>
              <w:rPr>
                <w:noProof/>
                <w:webHidden/>
              </w:rPr>
              <w:tab/>
            </w:r>
            <w:r>
              <w:rPr>
                <w:noProof/>
                <w:webHidden/>
              </w:rPr>
              <w:fldChar w:fldCharType="begin"/>
            </w:r>
            <w:r>
              <w:rPr>
                <w:noProof/>
                <w:webHidden/>
              </w:rPr>
              <w:instrText xml:space="preserve"> PAGEREF _Toc172575144 \h </w:instrText>
            </w:r>
            <w:r>
              <w:rPr>
                <w:noProof/>
                <w:webHidden/>
              </w:rPr>
            </w:r>
            <w:r>
              <w:rPr>
                <w:noProof/>
                <w:webHidden/>
              </w:rPr>
              <w:fldChar w:fldCharType="separate"/>
            </w:r>
            <w:r>
              <w:rPr>
                <w:noProof/>
                <w:webHidden/>
              </w:rPr>
              <w:t>17</w:t>
            </w:r>
            <w:r>
              <w:rPr>
                <w:noProof/>
                <w:webHidden/>
              </w:rPr>
              <w:fldChar w:fldCharType="end"/>
            </w:r>
          </w:hyperlink>
        </w:p>
        <w:p w14:paraId="1DACC944" w14:textId="0EB16674"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5" w:history="1">
            <w:r w:rsidRPr="00F36059">
              <w:rPr>
                <w:rStyle w:val="Hyperlink"/>
                <w:bCs/>
                <w:noProof/>
                <w:spacing w:val="-2"/>
                <w:lang w:val="en-US"/>
              </w:rPr>
              <w:t>6.2.</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Project</w:t>
            </w:r>
            <w:r w:rsidRPr="00F36059">
              <w:rPr>
                <w:rStyle w:val="Hyperlink"/>
                <w:noProof/>
                <w:spacing w:val="-6"/>
              </w:rPr>
              <w:t xml:space="preserve"> </w:t>
            </w:r>
            <w:r w:rsidRPr="00F36059">
              <w:rPr>
                <w:rStyle w:val="Hyperlink"/>
                <w:noProof/>
              </w:rPr>
              <w:t>Management</w:t>
            </w:r>
            <w:r w:rsidRPr="00F36059">
              <w:rPr>
                <w:rStyle w:val="Hyperlink"/>
                <w:noProof/>
                <w:spacing w:val="-3"/>
              </w:rPr>
              <w:t xml:space="preserve"> </w:t>
            </w:r>
            <w:r w:rsidRPr="00F36059">
              <w:rPr>
                <w:rStyle w:val="Hyperlink"/>
                <w:noProof/>
              </w:rPr>
              <w:t>Framework</w:t>
            </w:r>
            <w:r>
              <w:rPr>
                <w:noProof/>
                <w:webHidden/>
              </w:rPr>
              <w:tab/>
            </w:r>
            <w:r>
              <w:rPr>
                <w:noProof/>
                <w:webHidden/>
              </w:rPr>
              <w:fldChar w:fldCharType="begin"/>
            </w:r>
            <w:r>
              <w:rPr>
                <w:noProof/>
                <w:webHidden/>
              </w:rPr>
              <w:instrText xml:space="preserve"> PAGEREF _Toc172575145 \h </w:instrText>
            </w:r>
            <w:r>
              <w:rPr>
                <w:noProof/>
                <w:webHidden/>
              </w:rPr>
            </w:r>
            <w:r>
              <w:rPr>
                <w:noProof/>
                <w:webHidden/>
              </w:rPr>
              <w:fldChar w:fldCharType="separate"/>
            </w:r>
            <w:r>
              <w:rPr>
                <w:noProof/>
                <w:webHidden/>
              </w:rPr>
              <w:t>17</w:t>
            </w:r>
            <w:r>
              <w:rPr>
                <w:noProof/>
                <w:webHidden/>
              </w:rPr>
              <w:fldChar w:fldCharType="end"/>
            </w:r>
          </w:hyperlink>
        </w:p>
        <w:p w14:paraId="08B1EBE1" w14:textId="412761BF"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6" w:history="1">
            <w:r w:rsidRPr="00F36059">
              <w:rPr>
                <w:rStyle w:val="Hyperlink"/>
                <w:bCs/>
                <w:noProof/>
                <w:spacing w:val="-2"/>
                <w:lang w:val="en-US"/>
              </w:rPr>
              <w:t>6.3.</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Business</w:t>
            </w:r>
            <w:r w:rsidRPr="00F36059">
              <w:rPr>
                <w:rStyle w:val="Hyperlink"/>
                <w:noProof/>
                <w:spacing w:val="-4"/>
              </w:rPr>
              <w:t xml:space="preserve"> </w:t>
            </w:r>
            <w:r w:rsidRPr="00F36059">
              <w:rPr>
                <w:rStyle w:val="Hyperlink"/>
                <w:noProof/>
              </w:rPr>
              <w:t>Requirements</w:t>
            </w:r>
            <w:r>
              <w:rPr>
                <w:noProof/>
                <w:webHidden/>
              </w:rPr>
              <w:tab/>
            </w:r>
            <w:r>
              <w:rPr>
                <w:noProof/>
                <w:webHidden/>
              </w:rPr>
              <w:fldChar w:fldCharType="begin"/>
            </w:r>
            <w:r>
              <w:rPr>
                <w:noProof/>
                <w:webHidden/>
              </w:rPr>
              <w:instrText xml:space="preserve"> PAGEREF _Toc172575146 \h </w:instrText>
            </w:r>
            <w:r>
              <w:rPr>
                <w:noProof/>
                <w:webHidden/>
              </w:rPr>
            </w:r>
            <w:r>
              <w:rPr>
                <w:noProof/>
                <w:webHidden/>
              </w:rPr>
              <w:fldChar w:fldCharType="separate"/>
            </w:r>
            <w:r>
              <w:rPr>
                <w:noProof/>
                <w:webHidden/>
              </w:rPr>
              <w:t>18</w:t>
            </w:r>
            <w:r>
              <w:rPr>
                <w:noProof/>
                <w:webHidden/>
              </w:rPr>
              <w:fldChar w:fldCharType="end"/>
            </w:r>
          </w:hyperlink>
        </w:p>
        <w:p w14:paraId="2CB2D6BB" w14:textId="4ACBA46E"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7" w:history="1">
            <w:r w:rsidRPr="00F36059">
              <w:rPr>
                <w:rStyle w:val="Hyperlink"/>
                <w:bCs/>
                <w:noProof/>
                <w:spacing w:val="-2"/>
                <w:lang w:val="en-US"/>
              </w:rPr>
              <w:t>6.4.</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Data</w:t>
            </w:r>
            <w:r w:rsidRPr="00F36059">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2575147 \h </w:instrText>
            </w:r>
            <w:r>
              <w:rPr>
                <w:noProof/>
                <w:webHidden/>
              </w:rPr>
            </w:r>
            <w:r>
              <w:rPr>
                <w:noProof/>
                <w:webHidden/>
              </w:rPr>
              <w:fldChar w:fldCharType="separate"/>
            </w:r>
            <w:r>
              <w:rPr>
                <w:noProof/>
                <w:webHidden/>
              </w:rPr>
              <w:t>18</w:t>
            </w:r>
            <w:r>
              <w:rPr>
                <w:noProof/>
                <w:webHidden/>
              </w:rPr>
              <w:fldChar w:fldCharType="end"/>
            </w:r>
          </w:hyperlink>
        </w:p>
        <w:p w14:paraId="63E47C0E" w14:textId="7D0554DE"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8" w:history="1">
            <w:r w:rsidRPr="00F36059">
              <w:rPr>
                <w:rStyle w:val="Hyperlink"/>
                <w:bCs/>
                <w:noProof/>
                <w:spacing w:val="-2"/>
                <w:lang w:val="en-US"/>
              </w:rPr>
              <w:t>6.5.</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spacing w:val="-3"/>
              </w:rPr>
              <w:t>Data Preparation</w:t>
            </w:r>
            <w:r>
              <w:rPr>
                <w:noProof/>
                <w:webHidden/>
              </w:rPr>
              <w:tab/>
            </w:r>
            <w:r>
              <w:rPr>
                <w:noProof/>
                <w:webHidden/>
              </w:rPr>
              <w:fldChar w:fldCharType="begin"/>
            </w:r>
            <w:r>
              <w:rPr>
                <w:noProof/>
                <w:webHidden/>
              </w:rPr>
              <w:instrText xml:space="preserve"> PAGEREF _Toc172575148 \h </w:instrText>
            </w:r>
            <w:r>
              <w:rPr>
                <w:noProof/>
                <w:webHidden/>
              </w:rPr>
            </w:r>
            <w:r>
              <w:rPr>
                <w:noProof/>
                <w:webHidden/>
              </w:rPr>
              <w:fldChar w:fldCharType="separate"/>
            </w:r>
            <w:r>
              <w:rPr>
                <w:noProof/>
                <w:webHidden/>
              </w:rPr>
              <w:t>18</w:t>
            </w:r>
            <w:r>
              <w:rPr>
                <w:noProof/>
                <w:webHidden/>
              </w:rPr>
              <w:fldChar w:fldCharType="end"/>
            </w:r>
          </w:hyperlink>
        </w:p>
        <w:p w14:paraId="4F7800CC" w14:textId="23FAFF49"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49" w:history="1">
            <w:r w:rsidRPr="00F36059">
              <w:rPr>
                <w:rStyle w:val="Hyperlink"/>
                <w:bCs/>
                <w:noProof/>
                <w:spacing w:val="-2"/>
                <w:lang w:val="en-US"/>
              </w:rPr>
              <w:t>6.6.</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2575149 \h </w:instrText>
            </w:r>
            <w:r>
              <w:rPr>
                <w:noProof/>
                <w:webHidden/>
              </w:rPr>
            </w:r>
            <w:r>
              <w:rPr>
                <w:noProof/>
                <w:webHidden/>
              </w:rPr>
              <w:fldChar w:fldCharType="separate"/>
            </w:r>
            <w:r>
              <w:rPr>
                <w:noProof/>
                <w:webHidden/>
              </w:rPr>
              <w:t>18</w:t>
            </w:r>
            <w:r>
              <w:rPr>
                <w:noProof/>
                <w:webHidden/>
              </w:rPr>
              <w:fldChar w:fldCharType="end"/>
            </w:r>
          </w:hyperlink>
        </w:p>
        <w:p w14:paraId="49C37889" w14:textId="25EA1BF3"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50" w:history="1">
            <w:r w:rsidRPr="00F36059">
              <w:rPr>
                <w:rStyle w:val="Hyperlink"/>
                <w:noProof/>
                <w:lang w:val="en-US"/>
              </w:rPr>
              <w:t>7.</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Data Analysis</w:t>
            </w:r>
            <w:r>
              <w:rPr>
                <w:noProof/>
                <w:webHidden/>
              </w:rPr>
              <w:tab/>
            </w:r>
            <w:r>
              <w:rPr>
                <w:noProof/>
                <w:webHidden/>
              </w:rPr>
              <w:fldChar w:fldCharType="begin"/>
            </w:r>
            <w:r>
              <w:rPr>
                <w:noProof/>
                <w:webHidden/>
              </w:rPr>
              <w:instrText xml:space="preserve"> PAGEREF _Toc172575150 \h </w:instrText>
            </w:r>
            <w:r>
              <w:rPr>
                <w:noProof/>
                <w:webHidden/>
              </w:rPr>
            </w:r>
            <w:r>
              <w:rPr>
                <w:noProof/>
                <w:webHidden/>
              </w:rPr>
              <w:fldChar w:fldCharType="separate"/>
            </w:r>
            <w:r>
              <w:rPr>
                <w:noProof/>
                <w:webHidden/>
              </w:rPr>
              <w:t>18</w:t>
            </w:r>
            <w:r>
              <w:rPr>
                <w:noProof/>
                <w:webHidden/>
              </w:rPr>
              <w:fldChar w:fldCharType="end"/>
            </w:r>
          </w:hyperlink>
        </w:p>
        <w:p w14:paraId="6AF40538" w14:textId="4B453D99"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51" w:history="1">
            <w:r w:rsidRPr="00F36059">
              <w:rPr>
                <w:rStyle w:val="Hyperlink"/>
                <w:bCs/>
                <w:noProof/>
                <w:spacing w:val="-2"/>
                <w:lang w:val="en-US"/>
              </w:rPr>
              <w:t>7.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Data</w:t>
            </w:r>
            <w:r w:rsidRPr="00F36059">
              <w:rPr>
                <w:rStyle w:val="Hyperlink"/>
                <w:noProof/>
                <w:spacing w:val="-6"/>
              </w:rPr>
              <w:t xml:space="preserve"> </w:t>
            </w:r>
            <w:r w:rsidRPr="00F36059">
              <w:rPr>
                <w:rStyle w:val="Hyperlink"/>
                <w:noProof/>
              </w:rPr>
              <w:t>Collection</w:t>
            </w:r>
            <w:r>
              <w:rPr>
                <w:noProof/>
                <w:webHidden/>
              </w:rPr>
              <w:tab/>
            </w:r>
            <w:r>
              <w:rPr>
                <w:noProof/>
                <w:webHidden/>
              </w:rPr>
              <w:fldChar w:fldCharType="begin"/>
            </w:r>
            <w:r>
              <w:rPr>
                <w:noProof/>
                <w:webHidden/>
              </w:rPr>
              <w:instrText xml:space="preserve"> PAGEREF _Toc172575151 \h </w:instrText>
            </w:r>
            <w:r>
              <w:rPr>
                <w:noProof/>
                <w:webHidden/>
              </w:rPr>
            </w:r>
            <w:r>
              <w:rPr>
                <w:noProof/>
                <w:webHidden/>
              </w:rPr>
              <w:fldChar w:fldCharType="separate"/>
            </w:r>
            <w:r>
              <w:rPr>
                <w:noProof/>
                <w:webHidden/>
              </w:rPr>
              <w:t>18</w:t>
            </w:r>
            <w:r>
              <w:rPr>
                <w:noProof/>
                <w:webHidden/>
              </w:rPr>
              <w:fldChar w:fldCharType="end"/>
            </w:r>
          </w:hyperlink>
        </w:p>
        <w:p w14:paraId="2E79334D" w14:textId="4608617B"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52" w:history="1">
            <w:r w:rsidRPr="00F36059">
              <w:rPr>
                <w:rStyle w:val="Hyperlink"/>
                <w:bCs/>
                <w:noProof/>
                <w:spacing w:val="-2"/>
                <w:lang w:val="en-US"/>
              </w:rPr>
              <w:t>7.2.</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Initial</w:t>
            </w:r>
            <w:r w:rsidRPr="00F36059">
              <w:rPr>
                <w:rStyle w:val="Hyperlink"/>
                <w:noProof/>
                <w:spacing w:val="-4"/>
              </w:rPr>
              <w:t xml:space="preserve"> </w:t>
            </w:r>
            <w:r w:rsidRPr="00F36059">
              <w:rPr>
                <w:rStyle w:val="Hyperlink"/>
                <w:noProof/>
              </w:rPr>
              <w:t>Data</w:t>
            </w:r>
            <w:r w:rsidRPr="00F36059">
              <w:rPr>
                <w:rStyle w:val="Hyperlink"/>
                <w:noProof/>
                <w:spacing w:val="-6"/>
              </w:rPr>
              <w:t xml:space="preserve"> </w:t>
            </w:r>
            <w:r w:rsidRPr="00F36059">
              <w:rPr>
                <w:rStyle w:val="Hyperlink"/>
                <w:noProof/>
              </w:rPr>
              <w:t>Extraction</w:t>
            </w:r>
            <w:r w:rsidRPr="00F36059">
              <w:rPr>
                <w:rStyle w:val="Hyperlink"/>
                <w:noProof/>
                <w:spacing w:val="-4"/>
              </w:rPr>
              <w:t xml:space="preserve"> </w:t>
            </w:r>
            <w:r w:rsidRPr="00F36059">
              <w:rPr>
                <w:rStyle w:val="Hyperlink"/>
                <w:noProof/>
              </w:rPr>
              <w:t>and</w:t>
            </w:r>
            <w:r w:rsidRPr="00F36059">
              <w:rPr>
                <w:rStyle w:val="Hyperlink"/>
                <w:noProof/>
                <w:spacing w:val="-5"/>
              </w:rPr>
              <w:t xml:space="preserve"> </w:t>
            </w:r>
            <w:r w:rsidRPr="00F36059">
              <w:rPr>
                <w:rStyle w:val="Hyperlink"/>
                <w:noProof/>
              </w:rPr>
              <w:t>Exploration</w:t>
            </w:r>
            <w:r>
              <w:rPr>
                <w:noProof/>
                <w:webHidden/>
              </w:rPr>
              <w:tab/>
            </w:r>
            <w:r>
              <w:rPr>
                <w:noProof/>
                <w:webHidden/>
              </w:rPr>
              <w:fldChar w:fldCharType="begin"/>
            </w:r>
            <w:r>
              <w:rPr>
                <w:noProof/>
                <w:webHidden/>
              </w:rPr>
              <w:instrText xml:space="preserve"> PAGEREF _Toc172575152 \h </w:instrText>
            </w:r>
            <w:r>
              <w:rPr>
                <w:noProof/>
                <w:webHidden/>
              </w:rPr>
            </w:r>
            <w:r>
              <w:rPr>
                <w:noProof/>
                <w:webHidden/>
              </w:rPr>
              <w:fldChar w:fldCharType="separate"/>
            </w:r>
            <w:r>
              <w:rPr>
                <w:noProof/>
                <w:webHidden/>
              </w:rPr>
              <w:t>18</w:t>
            </w:r>
            <w:r>
              <w:rPr>
                <w:noProof/>
                <w:webHidden/>
              </w:rPr>
              <w:fldChar w:fldCharType="end"/>
            </w:r>
          </w:hyperlink>
        </w:p>
        <w:p w14:paraId="7AB1D17C" w14:textId="6ACC08FB"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53" w:history="1">
            <w:r w:rsidRPr="00F36059">
              <w:rPr>
                <w:rStyle w:val="Hyperlink"/>
                <w:rFonts w:eastAsia="Calibri" w:cs="Calibri"/>
                <w:bCs/>
                <w:noProof/>
                <w:spacing w:val="-2"/>
                <w:lang w:val="en-US"/>
              </w:rPr>
              <w:t>7.2.1.</w:t>
            </w:r>
            <w:r>
              <w:rPr>
                <w:rFonts w:asciiTheme="minorHAnsi" w:eastAsiaTheme="minorEastAsia" w:hAnsiTheme="minorHAnsi" w:cstheme="minorBidi"/>
                <w:noProof/>
                <w:kern w:val="2"/>
                <w:sz w:val="24"/>
                <w:lang w:eastAsia="en-IE"/>
                <w14:ligatures w14:val="standardContextual"/>
              </w:rPr>
              <w:tab/>
            </w:r>
            <w:r w:rsidRPr="00F36059">
              <w:rPr>
                <w:rStyle w:val="Hyperlink"/>
                <w:noProof/>
              </w:rPr>
              <w:t>Data Elaboration</w:t>
            </w:r>
            <w:r>
              <w:rPr>
                <w:noProof/>
                <w:webHidden/>
              </w:rPr>
              <w:tab/>
            </w:r>
            <w:r>
              <w:rPr>
                <w:noProof/>
                <w:webHidden/>
              </w:rPr>
              <w:fldChar w:fldCharType="begin"/>
            </w:r>
            <w:r>
              <w:rPr>
                <w:noProof/>
                <w:webHidden/>
              </w:rPr>
              <w:instrText xml:space="preserve"> PAGEREF _Toc172575153 \h </w:instrText>
            </w:r>
            <w:r>
              <w:rPr>
                <w:noProof/>
                <w:webHidden/>
              </w:rPr>
            </w:r>
            <w:r>
              <w:rPr>
                <w:noProof/>
                <w:webHidden/>
              </w:rPr>
              <w:fldChar w:fldCharType="separate"/>
            </w:r>
            <w:r>
              <w:rPr>
                <w:noProof/>
                <w:webHidden/>
              </w:rPr>
              <w:t>18</w:t>
            </w:r>
            <w:r>
              <w:rPr>
                <w:noProof/>
                <w:webHidden/>
              </w:rPr>
              <w:fldChar w:fldCharType="end"/>
            </w:r>
          </w:hyperlink>
        </w:p>
        <w:p w14:paraId="12BE6AF3" w14:textId="559C28D4"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54" w:history="1">
            <w:r w:rsidRPr="00F36059">
              <w:rPr>
                <w:rStyle w:val="Hyperlink"/>
                <w:rFonts w:eastAsia="Calibri" w:cs="Calibri"/>
                <w:bCs/>
                <w:noProof/>
                <w:spacing w:val="-2"/>
                <w:lang w:val="en-US"/>
              </w:rPr>
              <w:t>7.2.2.</w:t>
            </w:r>
            <w:r>
              <w:rPr>
                <w:rFonts w:asciiTheme="minorHAnsi" w:eastAsiaTheme="minorEastAsia" w:hAnsiTheme="minorHAnsi" w:cstheme="minorBidi"/>
                <w:noProof/>
                <w:kern w:val="2"/>
                <w:sz w:val="24"/>
                <w:lang w:eastAsia="en-IE"/>
                <w14:ligatures w14:val="standardContextual"/>
              </w:rPr>
              <w:tab/>
            </w:r>
            <w:r w:rsidRPr="00F36059">
              <w:rPr>
                <w:rStyle w:val="Hyperlink"/>
                <w:noProof/>
              </w:rPr>
              <w:t>Data Elaboration 2</w:t>
            </w:r>
            <w:r>
              <w:rPr>
                <w:noProof/>
                <w:webHidden/>
              </w:rPr>
              <w:tab/>
            </w:r>
            <w:r>
              <w:rPr>
                <w:noProof/>
                <w:webHidden/>
              </w:rPr>
              <w:fldChar w:fldCharType="begin"/>
            </w:r>
            <w:r>
              <w:rPr>
                <w:noProof/>
                <w:webHidden/>
              </w:rPr>
              <w:instrText xml:space="preserve"> PAGEREF _Toc172575154 \h </w:instrText>
            </w:r>
            <w:r>
              <w:rPr>
                <w:noProof/>
                <w:webHidden/>
              </w:rPr>
            </w:r>
            <w:r>
              <w:rPr>
                <w:noProof/>
                <w:webHidden/>
              </w:rPr>
              <w:fldChar w:fldCharType="separate"/>
            </w:r>
            <w:r>
              <w:rPr>
                <w:noProof/>
                <w:webHidden/>
              </w:rPr>
              <w:t>18</w:t>
            </w:r>
            <w:r>
              <w:rPr>
                <w:noProof/>
                <w:webHidden/>
              </w:rPr>
              <w:fldChar w:fldCharType="end"/>
            </w:r>
          </w:hyperlink>
        </w:p>
        <w:p w14:paraId="2E19AB25" w14:textId="00F0F104"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55" w:history="1">
            <w:r w:rsidRPr="00F36059">
              <w:rPr>
                <w:rStyle w:val="Hyperlink"/>
                <w:bCs/>
                <w:noProof/>
                <w:spacing w:val="-2"/>
                <w:lang w:val="en-US"/>
              </w:rPr>
              <w:t>7.3.</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Conclusion</w:t>
            </w:r>
            <w:r>
              <w:rPr>
                <w:noProof/>
                <w:webHidden/>
              </w:rPr>
              <w:tab/>
            </w:r>
            <w:r>
              <w:rPr>
                <w:noProof/>
                <w:webHidden/>
              </w:rPr>
              <w:fldChar w:fldCharType="begin"/>
            </w:r>
            <w:r>
              <w:rPr>
                <w:noProof/>
                <w:webHidden/>
              </w:rPr>
              <w:instrText xml:space="preserve"> PAGEREF _Toc172575155 \h </w:instrText>
            </w:r>
            <w:r>
              <w:rPr>
                <w:noProof/>
                <w:webHidden/>
              </w:rPr>
            </w:r>
            <w:r>
              <w:rPr>
                <w:noProof/>
                <w:webHidden/>
              </w:rPr>
              <w:fldChar w:fldCharType="separate"/>
            </w:r>
            <w:r>
              <w:rPr>
                <w:noProof/>
                <w:webHidden/>
              </w:rPr>
              <w:t>18</w:t>
            </w:r>
            <w:r>
              <w:rPr>
                <w:noProof/>
                <w:webHidden/>
              </w:rPr>
              <w:fldChar w:fldCharType="end"/>
            </w:r>
          </w:hyperlink>
        </w:p>
        <w:p w14:paraId="29C76D21" w14:textId="42C7B6FD"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56" w:history="1">
            <w:r w:rsidRPr="00F36059">
              <w:rPr>
                <w:rStyle w:val="Hyperlink"/>
                <w:noProof/>
                <w:lang w:val="en-US"/>
              </w:rPr>
              <w:t>8.</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Data</w:t>
            </w:r>
            <w:r w:rsidRPr="00F36059">
              <w:rPr>
                <w:rStyle w:val="Hyperlink"/>
                <w:noProof/>
                <w:spacing w:val="-3"/>
              </w:rPr>
              <w:t xml:space="preserve"> </w:t>
            </w:r>
            <w:r w:rsidRPr="00F36059">
              <w:rPr>
                <w:rStyle w:val="Hyperlink"/>
                <w:noProof/>
              </w:rPr>
              <w:t>Preparation</w:t>
            </w:r>
            <w:r>
              <w:rPr>
                <w:noProof/>
                <w:webHidden/>
              </w:rPr>
              <w:tab/>
            </w:r>
            <w:r>
              <w:rPr>
                <w:noProof/>
                <w:webHidden/>
              </w:rPr>
              <w:fldChar w:fldCharType="begin"/>
            </w:r>
            <w:r>
              <w:rPr>
                <w:noProof/>
                <w:webHidden/>
              </w:rPr>
              <w:instrText xml:space="preserve"> PAGEREF _Toc172575156 \h </w:instrText>
            </w:r>
            <w:r>
              <w:rPr>
                <w:noProof/>
                <w:webHidden/>
              </w:rPr>
            </w:r>
            <w:r>
              <w:rPr>
                <w:noProof/>
                <w:webHidden/>
              </w:rPr>
              <w:fldChar w:fldCharType="separate"/>
            </w:r>
            <w:r>
              <w:rPr>
                <w:noProof/>
                <w:webHidden/>
              </w:rPr>
              <w:t>18</w:t>
            </w:r>
            <w:r>
              <w:rPr>
                <w:noProof/>
                <w:webHidden/>
              </w:rPr>
              <w:fldChar w:fldCharType="end"/>
            </w:r>
          </w:hyperlink>
        </w:p>
        <w:p w14:paraId="62B257CA" w14:textId="183FAD32"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57" w:history="1">
            <w:r w:rsidRPr="00F36059">
              <w:rPr>
                <w:rStyle w:val="Hyperlink"/>
                <w:bCs/>
                <w:noProof/>
                <w:spacing w:val="-2"/>
                <w:lang w:val="en-US"/>
              </w:rPr>
              <w:t>8.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Data</w:t>
            </w:r>
            <w:r w:rsidRPr="00F36059">
              <w:rPr>
                <w:rStyle w:val="Hyperlink"/>
                <w:noProof/>
                <w:spacing w:val="-3"/>
              </w:rPr>
              <w:t xml:space="preserve"> </w:t>
            </w:r>
            <w:r w:rsidRPr="00F36059">
              <w:rPr>
                <w:rStyle w:val="Hyperlink"/>
                <w:noProof/>
              </w:rPr>
              <w:t>Cleaning</w:t>
            </w:r>
            <w:r>
              <w:rPr>
                <w:noProof/>
                <w:webHidden/>
              </w:rPr>
              <w:tab/>
            </w:r>
            <w:r>
              <w:rPr>
                <w:noProof/>
                <w:webHidden/>
              </w:rPr>
              <w:fldChar w:fldCharType="begin"/>
            </w:r>
            <w:r>
              <w:rPr>
                <w:noProof/>
                <w:webHidden/>
              </w:rPr>
              <w:instrText xml:space="preserve"> PAGEREF _Toc172575157 \h </w:instrText>
            </w:r>
            <w:r>
              <w:rPr>
                <w:noProof/>
                <w:webHidden/>
              </w:rPr>
            </w:r>
            <w:r>
              <w:rPr>
                <w:noProof/>
                <w:webHidden/>
              </w:rPr>
              <w:fldChar w:fldCharType="separate"/>
            </w:r>
            <w:r>
              <w:rPr>
                <w:noProof/>
                <w:webHidden/>
              </w:rPr>
              <w:t>18</w:t>
            </w:r>
            <w:r>
              <w:rPr>
                <w:noProof/>
                <w:webHidden/>
              </w:rPr>
              <w:fldChar w:fldCharType="end"/>
            </w:r>
          </w:hyperlink>
        </w:p>
        <w:p w14:paraId="6EDEC130" w14:textId="7097B5D3"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58" w:history="1">
            <w:r w:rsidRPr="00F36059">
              <w:rPr>
                <w:rStyle w:val="Hyperlink"/>
                <w:rFonts w:eastAsia="Calibri" w:cs="Calibri"/>
                <w:bCs/>
                <w:noProof/>
                <w:spacing w:val="-2"/>
                <w:lang w:val="en-US"/>
              </w:rPr>
              <w:t>8.1.1.</w:t>
            </w:r>
            <w:r>
              <w:rPr>
                <w:rFonts w:asciiTheme="minorHAnsi" w:eastAsiaTheme="minorEastAsia" w:hAnsiTheme="minorHAnsi" w:cstheme="minorBidi"/>
                <w:noProof/>
                <w:kern w:val="2"/>
                <w:sz w:val="24"/>
                <w:lang w:eastAsia="en-IE"/>
                <w14:ligatures w14:val="standardContextual"/>
              </w:rPr>
              <w:tab/>
            </w:r>
            <w:r w:rsidRPr="00F36059">
              <w:rPr>
                <w:rStyle w:val="Hyperlink"/>
                <w:noProof/>
              </w:rPr>
              <w:t>AAAAA</w:t>
            </w:r>
            <w:r>
              <w:rPr>
                <w:noProof/>
                <w:webHidden/>
              </w:rPr>
              <w:tab/>
            </w:r>
            <w:r>
              <w:rPr>
                <w:noProof/>
                <w:webHidden/>
              </w:rPr>
              <w:fldChar w:fldCharType="begin"/>
            </w:r>
            <w:r>
              <w:rPr>
                <w:noProof/>
                <w:webHidden/>
              </w:rPr>
              <w:instrText xml:space="preserve"> PAGEREF _Toc172575158 \h </w:instrText>
            </w:r>
            <w:r>
              <w:rPr>
                <w:noProof/>
                <w:webHidden/>
              </w:rPr>
            </w:r>
            <w:r>
              <w:rPr>
                <w:noProof/>
                <w:webHidden/>
              </w:rPr>
              <w:fldChar w:fldCharType="separate"/>
            </w:r>
            <w:r>
              <w:rPr>
                <w:noProof/>
                <w:webHidden/>
              </w:rPr>
              <w:t>18</w:t>
            </w:r>
            <w:r>
              <w:rPr>
                <w:noProof/>
                <w:webHidden/>
              </w:rPr>
              <w:fldChar w:fldCharType="end"/>
            </w:r>
          </w:hyperlink>
        </w:p>
        <w:p w14:paraId="72A64259" w14:textId="78C504B3"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59" w:history="1">
            <w:r w:rsidRPr="00F36059">
              <w:rPr>
                <w:rStyle w:val="Hyperlink"/>
                <w:noProof/>
                <w:lang w:val="en-US"/>
              </w:rPr>
              <w:t>9.</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Experimentation</w:t>
            </w:r>
            <w:r>
              <w:rPr>
                <w:noProof/>
                <w:webHidden/>
              </w:rPr>
              <w:tab/>
            </w:r>
            <w:r>
              <w:rPr>
                <w:noProof/>
                <w:webHidden/>
              </w:rPr>
              <w:fldChar w:fldCharType="begin"/>
            </w:r>
            <w:r>
              <w:rPr>
                <w:noProof/>
                <w:webHidden/>
              </w:rPr>
              <w:instrText xml:space="preserve"> PAGEREF _Toc172575159 \h </w:instrText>
            </w:r>
            <w:r>
              <w:rPr>
                <w:noProof/>
                <w:webHidden/>
              </w:rPr>
            </w:r>
            <w:r>
              <w:rPr>
                <w:noProof/>
                <w:webHidden/>
              </w:rPr>
              <w:fldChar w:fldCharType="separate"/>
            </w:r>
            <w:r>
              <w:rPr>
                <w:noProof/>
                <w:webHidden/>
              </w:rPr>
              <w:t>18</w:t>
            </w:r>
            <w:r>
              <w:rPr>
                <w:noProof/>
                <w:webHidden/>
              </w:rPr>
              <w:fldChar w:fldCharType="end"/>
            </w:r>
          </w:hyperlink>
        </w:p>
        <w:p w14:paraId="6F4C5088" w14:textId="0B34C17C"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0" w:history="1">
            <w:r w:rsidRPr="00F36059">
              <w:rPr>
                <w:rStyle w:val="Hyperlink"/>
                <w:bCs/>
                <w:noProof/>
                <w:spacing w:val="-2"/>
                <w:lang w:val="en-US"/>
              </w:rPr>
              <w:t>9.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BBBB Option</w:t>
            </w:r>
            <w:r>
              <w:rPr>
                <w:noProof/>
                <w:webHidden/>
              </w:rPr>
              <w:tab/>
            </w:r>
            <w:r>
              <w:rPr>
                <w:noProof/>
                <w:webHidden/>
              </w:rPr>
              <w:fldChar w:fldCharType="begin"/>
            </w:r>
            <w:r>
              <w:rPr>
                <w:noProof/>
                <w:webHidden/>
              </w:rPr>
              <w:instrText xml:space="preserve"> PAGEREF _Toc172575160 \h </w:instrText>
            </w:r>
            <w:r>
              <w:rPr>
                <w:noProof/>
                <w:webHidden/>
              </w:rPr>
            </w:r>
            <w:r>
              <w:rPr>
                <w:noProof/>
                <w:webHidden/>
              </w:rPr>
              <w:fldChar w:fldCharType="separate"/>
            </w:r>
            <w:r>
              <w:rPr>
                <w:noProof/>
                <w:webHidden/>
              </w:rPr>
              <w:t>19</w:t>
            </w:r>
            <w:r>
              <w:rPr>
                <w:noProof/>
                <w:webHidden/>
              </w:rPr>
              <w:fldChar w:fldCharType="end"/>
            </w:r>
          </w:hyperlink>
        </w:p>
        <w:p w14:paraId="5DBA6984" w14:textId="40E9C614"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1" w:history="1">
            <w:r w:rsidRPr="00F36059">
              <w:rPr>
                <w:rStyle w:val="Hyperlink"/>
                <w:bCs/>
                <w:noProof/>
                <w:spacing w:val="-2"/>
                <w:lang w:val="en-US"/>
              </w:rPr>
              <w:t>9.2.</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CCCC Option</w:t>
            </w:r>
            <w:r>
              <w:rPr>
                <w:noProof/>
                <w:webHidden/>
              </w:rPr>
              <w:tab/>
            </w:r>
            <w:r>
              <w:rPr>
                <w:noProof/>
                <w:webHidden/>
              </w:rPr>
              <w:fldChar w:fldCharType="begin"/>
            </w:r>
            <w:r>
              <w:rPr>
                <w:noProof/>
                <w:webHidden/>
              </w:rPr>
              <w:instrText xml:space="preserve"> PAGEREF _Toc172575161 \h </w:instrText>
            </w:r>
            <w:r>
              <w:rPr>
                <w:noProof/>
                <w:webHidden/>
              </w:rPr>
            </w:r>
            <w:r>
              <w:rPr>
                <w:noProof/>
                <w:webHidden/>
              </w:rPr>
              <w:fldChar w:fldCharType="separate"/>
            </w:r>
            <w:r>
              <w:rPr>
                <w:noProof/>
                <w:webHidden/>
              </w:rPr>
              <w:t>19</w:t>
            </w:r>
            <w:r>
              <w:rPr>
                <w:noProof/>
                <w:webHidden/>
              </w:rPr>
              <w:fldChar w:fldCharType="end"/>
            </w:r>
          </w:hyperlink>
        </w:p>
        <w:p w14:paraId="536ECD63" w14:textId="6F5E2874"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2" w:history="1">
            <w:r w:rsidRPr="00F36059">
              <w:rPr>
                <w:rStyle w:val="Hyperlink"/>
                <w:bCs/>
                <w:noProof/>
                <w:spacing w:val="-2"/>
                <w:lang w:val="en-US"/>
              </w:rPr>
              <w:t>9.3.</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Aaaaaa Option</w:t>
            </w:r>
            <w:r>
              <w:rPr>
                <w:noProof/>
                <w:webHidden/>
              </w:rPr>
              <w:tab/>
            </w:r>
            <w:r>
              <w:rPr>
                <w:noProof/>
                <w:webHidden/>
              </w:rPr>
              <w:fldChar w:fldCharType="begin"/>
            </w:r>
            <w:r>
              <w:rPr>
                <w:noProof/>
                <w:webHidden/>
              </w:rPr>
              <w:instrText xml:space="preserve"> PAGEREF _Toc172575162 \h </w:instrText>
            </w:r>
            <w:r>
              <w:rPr>
                <w:noProof/>
                <w:webHidden/>
              </w:rPr>
            </w:r>
            <w:r>
              <w:rPr>
                <w:noProof/>
                <w:webHidden/>
              </w:rPr>
              <w:fldChar w:fldCharType="separate"/>
            </w:r>
            <w:r>
              <w:rPr>
                <w:noProof/>
                <w:webHidden/>
              </w:rPr>
              <w:t>19</w:t>
            </w:r>
            <w:r>
              <w:rPr>
                <w:noProof/>
                <w:webHidden/>
              </w:rPr>
              <w:fldChar w:fldCharType="end"/>
            </w:r>
          </w:hyperlink>
        </w:p>
        <w:p w14:paraId="5CCA2009" w14:textId="35CE90CB"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3" w:history="1">
            <w:r w:rsidRPr="00F36059">
              <w:rPr>
                <w:rStyle w:val="Hyperlink"/>
                <w:bCs/>
                <w:noProof/>
                <w:spacing w:val="-2"/>
                <w:lang w:val="en-US"/>
              </w:rPr>
              <w:t>9.4.</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BBBB Option</w:t>
            </w:r>
            <w:r>
              <w:rPr>
                <w:noProof/>
                <w:webHidden/>
              </w:rPr>
              <w:tab/>
            </w:r>
            <w:r>
              <w:rPr>
                <w:noProof/>
                <w:webHidden/>
              </w:rPr>
              <w:fldChar w:fldCharType="begin"/>
            </w:r>
            <w:r>
              <w:rPr>
                <w:noProof/>
                <w:webHidden/>
              </w:rPr>
              <w:instrText xml:space="preserve"> PAGEREF _Toc172575163 \h </w:instrText>
            </w:r>
            <w:r>
              <w:rPr>
                <w:noProof/>
                <w:webHidden/>
              </w:rPr>
            </w:r>
            <w:r>
              <w:rPr>
                <w:noProof/>
                <w:webHidden/>
              </w:rPr>
              <w:fldChar w:fldCharType="separate"/>
            </w:r>
            <w:r>
              <w:rPr>
                <w:noProof/>
                <w:webHidden/>
              </w:rPr>
              <w:t>19</w:t>
            </w:r>
            <w:r>
              <w:rPr>
                <w:noProof/>
                <w:webHidden/>
              </w:rPr>
              <w:fldChar w:fldCharType="end"/>
            </w:r>
          </w:hyperlink>
        </w:p>
        <w:p w14:paraId="513BE7A3" w14:textId="21ABA8BD" w:rsidR="008200E4" w:rsidRDefault="008200E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75164" w:history="1">
            <w:r w:rsidRPr="00F36059">
              <w:rPr>
                <w:rStyle w:val="Hyperlink"/>
                <w:rFonts w:eastAsia="Calibri" w:cs="Calibri"/>
                <w:bCs/>
                <w:noProof/>
                <w:spacing w:val="-2"/>
                <w:lang w:val="en-US"/>
              </w:rPr>
              <w:t>9.4.1.</w:t>
            </w:r>
            <w:r>
              <w:rPr>
                <w:rFonts w:asciiTheme="minorHAnsi" w:eastAsiaTheme="minorEastAsia" w:hAnsiTheme="minorHAnsi" w:cstheme="minorBidi"/>
                <w:noProof/>
                <w:kern w:val="2"/>
                <w:sz w:val="24"/>
                <w:lang w:eastAsia="en-IE"/>
                <w14:ligatures w14:val="standardContextual"/>
              </w:rPr>
              <w:tab/>
            </w:r>
            <w:r w:rsidRPr="00F36059">
              <w:rPr>
                <w:rStyle w:val="Hyperlink"/>
                <w:noProof/>
              </w:rPr>
              <w:t>CCCCC Option</w:t>
            </w:r>
            <w:r>
              <w:rPr>
                <w:noProof/>
                <w:webHidden/>
              </w:rPr>
              <w:tab/>
            </w:r>
            <w:r>
              <w:rPr>
                <w:noProof/>
                <w:webHidden/>
              </w:rPr>
              <w:fldChar w:fldCharType="begin"/>
            </w:r>
            <w:r>
              <w:rPr>
                <w:noProof/>
                <w:webHidden/>
              </w:rPr>
              <w:instrText xml:space="preserve"> PAGEREF _Toc172575164 \h </w:instrText>
            </w:r>
            <w:r>
              <w:rPr>
                <w:noProof/>
                <w:webHidden/>
              </w:rPr>
            </w:r>
            <w:r>
              <w:rPr>
                <w:noProof/>
                <w:webHidden/>
              </w:rPr>
              <w:fldChar w:fldCharType="separate"/>
            </w:r>
            <w:r>
              <w:rPr>
                <w:noProof/>
                <w:webHidden/>
              </w:rPr>
              <w:t>19</w:t>
            </w:r>
            <w:r>
              <w:rPr>
                <w:noProof/>
                <w:webHidden/>
              </w:rPr>
              <w:fldChar w:fldCharType="end"/>
            </w:r>
          </w:hyperlink>
        </w:p>
        <w:p w14:paraId="0232476A" w14:textId="0C8587C9"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5" w:history="1">
            <w:r w:rsidRPr="00F36059">
              <w:rPr>
                <w:rStyle w:val="Hyperlink"/>
                <w:noProof/>
                <w:lang w:val="en-US"/>
              </w:rPr>
              <w:t>10.</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Validation</w:t>
            </w:r>
            <w:r w:rsidRPr="00F36059">
              <w:rPr>
                <w:rStyle w:val="Hyperlink"/>
                <w:noProof/>
                <w:spacing w:val="-5"/>
              </w:rPr>
              <w:t xml:space="preserve"> </w:t>
            </w:r>
            <w:r w:rsidRPr="00F36059">
              <w:rPr>
                <w:rStyle w:val="Hyperlink"/>
                <w:noProof/>
              </w:rPr>
              <w:t>of</w:t>
            </w:r>
            <w:r w:rsidRPr="00F36059">
              <w:rPr>
                <w:rStyle w:val="Hyperlink"/>
                <w:noProof/>
                <w:spacing w:val="-4"/>
              </w:rPr>
              <w:t xml:space="preserve"> </w:t>
            </w:r>
            <w:r w:rsidRPr="00F36059">
              <w:rPr>
                <w:rStyle w:val="Hyperlink"/>
                <w:noProof/>
              </w:rPr>
              <w:t>the</w:t>
            </w:r>
            <w:r w:rsidRPr="00F36059">
              <w:rPr>
                <w:rStyle w:val="Hyperlink"/>
                <w:noProof/>
                <w:spacing w:val="-5"/>
              </w:rPr>
              <w:t xml:space="preserve"> </w:t>
            </w:r>
            <w:r w:rsidRPr="00F36059">
              <w:rPr>
                <w:rStyle w:val="Hyperlink"/>
                <w:noProof/>
              </w:rPr>
              <w:t>Experimentation’s</w:t>
            </w:r>
            <w:r w:rsidRPr="00F36059">
              <w:rPr>
                <w:rStyle w:val="Hyperlink"/>
                <w:noProof/>
                <w:spacing w:val="-2"/>
              </w:rPr>
              <w:t xml:space="preserve"> </w:t>
            </w:r>
            <w:r w:rsidRPr="00F36059">
              <w:rPr>
                <w:rStyle w:val="Hyperlink"/>
                <w:noProof/>
              </w:rPr>
              <w:t>Results</w:t>
            </w:r>
            <w:r>
              <w:rPr>
                <w:noProof/>
                <w:webHidden/>
              </w:rPr>
              <w:tab/>
            </w:r>
            <w:r>
              <w:rPr>
                <w:noProof/>
                <w:webHidden/>
              </w:rPr>
              <w:fldChar w:fldCharType="begin"/>
            </w:r>
            <w:r>
              <w:rPr>
                <w:noProof/>
                <w:webHidden/>
              </w:rPr>
              <w:instrText xml:space="preserve"> PAGEREF _Toc172575165 \h </w:instrText>
            </w:r>
            <w:r>
              <w:rPr>
                <w:noProof/>
                <w:webHidden/>
              </w:rPr>
            </w:r>
            <w:r>
              <w:rPr>
                <w:noProof/>
                <w:webHidden/>
              </w:rPr>
              <w:fldChar w:fldCharType="separate"/>
            </w:r>
            <w:r>
              <w:rPr>
                <w:noProof/>
                <w:webHidden/>
              </w:rPr>
              <w:t>19</w:t>
            </w:r>
            <w:r>
              <w:rPr>
                <w:noProof/>
                <w:webHidden/>
              </w:rPr>
              <w:fldChar w:fldCharType="end"/>
            </w:r>
          </w:hyperlink>
        </w:p>
        <w:p w14:paraId="5DEA4FE6" w14:textId="5B6687CF" w:rsidR="008200E4" w:rsidRDefault="008200E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6" w:history="1">
            <w:r w:rsidRPr="00F36059">
              <w:rPr>
                <w:rStyle w:val="Hyperlink"/>
                <w:bCs/>
                <w:noProof/>
                <w:spacing w:val="-2"/>
                <w:lang w:val="en-US"/>
              </w:rPr>
              <w:t>10.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Validation BBBB</w:t>
            </w:r>
            <w:r>
              <w:rPr>
                <w:noProof/>
                <w:webHidden/>
              </w:rPr>
              <w:tab/>
            </w:r>
            <w:r>
              <w:rPr>
                <w:noProof/>
                <w:webHidden/>
              </w:rPr>
              <w:fldChar w:fldCharType="begin"/>
            </w:r>
            <w:r>
              <w:rPr>
                <w:noProof/>
                <w:webHidden/>
              </w:rPr>
              <w:instrText xml:space="preserve"> PAGEREF _Toc172575166 \h </w:instrText>
            </w:r>
            <w:r>
              <w:rPr>
                <w:noProof/>
                <w:webHidden/>
              </w:rPr>
            </w:r>
            <w:r>
              <w:rPr>
                <w:noProof/>
                <w:webHidden/>
              </w:rPr>
              <w:fldChar w:fldCharType="separate"/>
            </w:r>
            <w:r>
              <w:rPr>
                <w:noProof/>
                <w:webHidden/>
              </w:rPr>
              <w:t>19</w:t>
            </w:r>
            <w:r>
              <w:rPr>
                <w:noProof/>
                <w:webHidden/>
              </w:rPr>
              <w:fldChar w:fldCharType="end"/>
            </w:r>
          </w:hyperlink>
        </w:p>
        <w:p w14:paraId="010812B6" w14:textId="1194E88C"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7" w:history="1">
            <w:r w:rsidRPr="00F36059">
              <w:rPr>
                <w:rStyle w:val="Hyperlink"/>
                <w:noProof/>
                <w:lang w:val="en-US"/>
              </w:rPr>
              <w:t>11.</w:t>
            </w:r>
            <w:r>
              <w:rPr>
                <w:rFonts w:asciiTheme="minorHAnsi" w:eastAsiaTheme="minorEastAsia" w:hAnsiTheme="minorHAnsi" w:cstheme="minorBidi"/>
                <w:noProof/>
                <w:kern w:val="2"/>
                <w:sz w:val="24"/>
                <w:szCs w:val="24"/>
                <w:lang w:eastAsia="en-IE"/>
                <w14:ligatures w14:val="standardContextual"/>
              </w:rPr>
              <w:tab/>
            </w:r>
            <w:r w:rsidRPr="00F36059">
              <w:rPr>
                <w:rStyle w:val="Hyperlink"/>
                <w:noProof/>
              </w:rPr>
              <w:t>Research</w:t>
            </w:r>
            <w:r w:rsidRPr="00F36059">
              <w:rPr>
                <w:rStyle w:val="Hyperlink"/>
                <w:noProof/>
                <w:spacing w:val="-7"/>
              </w:rPr>
              <w:t xml:space="preserve"> </w:t>
            </w:r>
            <w:r w:rsidRPr="00F36059">
              <w:rPr>
                <w:rStyle w:val="Hyperlink"/>
                <w:noProof/>
              </w:rPr>
              <w:t>Conclusion:</w:t>
            </w:r>
            <w:r w:rsidRPr="00F36059">
              <w:rPr>
                <w:rStyle w:val="Hyperlink"/>
                <w:noProof/>
                <w:spacing w:val="-5"/>
              </w:rPr>
              <w:t xml:space="preserve"> </w:t>
            </w:r>
            <w:r w:rsidRPr="00F36059">
              <w:rPr>
                <w:rStyle w:val="Hyperlink"/>
                <w:noProof/>
              </w:rPr>
              <w:t>Summary,</w:t>
            </w:r>
            <w:r w:rsidRPr="00F36059">
              <w:rPr>
                <w:rStyle w:val="Hyperlink"/>
                <w:noProof/>
                <w:spacing w:val="-3"/>
              </w:rPr>
              <w:t xml:space="preserve"> </w:t>
            </w:r>
            <w:r w:rsidRPr="00F36059">
              <w:rPr>
                <w:rStyle w:val="Hyperlink"/>
                <w:noProof/>
              </w:rPr>
              <w:t>Limitations,</w:t>
            </w:r>
            <w:r w:rsidRPr="00F36059">
              <w:rPr>
                <w:rStyle w:val="Hyperlink"/>
                <w:noProof/>
                <w:spacing w:val="-5"/>
              </w:rPr>
              <w:t xml:space="preserve"> </w:t>
            </w:r>
            <w:r w:rsidRPr="00F36059">
              <w:rPr>
                <w:rStyle w:val="Hyperlink"/>
                <w:noProof/>
              </w:rPr>
              <w:t>and</w:t>
            </w:r>
            <w:r w:rsidRPr="00F36059">
              <w:rPr>
                <w:rStyle w:val="Hyperlink"/>
                <w:noProof/>
                <w:spacing w:val="-5"/>
              </w:rPr>
              <w:t xml:space="preserve"> </w:t>
            </w:r>
            <w:r w:rsidRPr="00F36059">
              <w:rPr>
                <w:rStyle w:val="Hyperlink"/>
                <w:noProof/>
              </w:rPr>
              <w:t>Recommendations</w:t>
            </w:r>
            <w:r>
              <w:rPr>
                <w:noProof/>
                <w:webHidden/>
              </w:rPr>
              <w:tab/>
            </w:r>
            <w:r>
              <w:rPr>
                <w:noProof/>
                <w:webHidden/>
              </w:rPr>
              <w:fldChar w:fldCharType="begin"/>
            </w:r>
            <w:r>
              <w:rPr>
                <w:noProof/>
                <w:webHidden/>
              </w:rPr>
              <w:instrText xml:space="preserve"> PAGEREF _Toc172575167 \h </w:instrText>
            </w:r>
            <w:r>
              <w:rPr>
                <w:noProof/>
                <w:webHidden/>
              </w:rPr>
            </w:r>
            <w:r>
              <w:rPr>
                <w:noProof/>
                <w:webHidden/>
              </w:rPr>
              <w:fldChar w:fldCharType="separate"/>
            </w:r>
            <w:r>
              <w:rPr>
                <w:noProof/>
                <w:webHidden/>
              </w:rPr>
              <w:t>19</w:t>
            </w:r>
            <w:r>
              <w:rPr>
                <w:noProof/>
                <w:webHidden/>
              </w:rPr>
              <w:fldChar w:fldCharType="end"/>
            </w:r>
          </w:hyperlink>
        </w:p>
        <w:p w14:paraId="2DC286AB" w14:textId="1862A66B" w:rsidR="008200E4" w:rsidRDefault="008200E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75168" w:history="1">
            <w:r w:rsidRPr="00F36059">
              <w:rPr>
                <w:rStyle w:val="Hyperlink"/>
                <w:noProof/>
              </w:rPr>
              <w:t>References:</w:t>
            </w:r>
            <w:r>
              <w:rPr>
                <w:noProof/>
                <w:webHidden/>
              </w:rPr>
              <w:tab/>
            </w:r>
            <w:r>
              <w:rPr>
                <w:noProof/>
                <w:webHidden/>
              </w:rPr>
              <w:fldChar w:fldCharType="begin"/>
            </w:r>
            <w:r>
              <w:rPr>
                <w:noProof/>
                <w:webHidden/>
              </w:rPr>
              <w:instrText xml:space="preserve"> PAGEREF _Toc172575168 \h </w:instrText>
            </w:r>
            <w:r>
              <w:rPr>
                <w:noProof/>
                <w:webHidden/>
              </w:rPr>
            </w:r>
            <w:r>
              <w:rPr>
                <w:noProof/>
                <w:webHidden/>
              </w:rPr>
              <w:fldChar w:fldCharType="separate"/>
            </w:r>
            <w:r>
              <w:rPr>
                <w:noProof/>
                <w:webHidden/>
              </w:rPr>
              <w:t>19</w:t>
            </w:r>
            <w:r>
              <w:rPr>
                <w:noProof/>
                <w:webHidden/>
              </w:rPr>
              <w:fldChar w:fldCharType="end"/>
            </w:r>
          </w:hyperlink>
        </w:p>
        <w:p w14:paraId="4C702EE8" w14:textId="1AB50A98"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rsidP="00810087">
      <w:pPr>
        <w:pStyle w:val="Heading1"/>
      </w:pPr>
      <w:bookmarkStart w:id="1" w:name="_Toc172575113"/>
      <w:r w:rsidRPr="00984DDF">
        <w:lastRenderedPageBreak/>
        <w:t>Abbreviations</w:t>
      </w:r>
      <w:bookmarkEnd w:id="1"/>
    </w:p>
    <w:p w14:paraId="658BE375" w14:textId="77777777" w:rsidR="002A583A" w:rsidRPr="00984DDF" w:rsidRDefault="002A583A">
      <w:pPr>
        <w:pStyle w:val="BodyText"/>
        <w:spacing w:before="9"/>
        <w:rPr>
          <w:b/>
          <w:sz w:val="13"/>
        </w:rPr>
      </w:pPr>
    </w:p>
    <w:tbl>
      <w:tblPr>
        <w:tblW w:w="0" w:type="auto"/>
        <w:tblInd w:w="451" w:type="dxa"/>
        <w:tblLayout w:type="fixed"/>
        <w:tblCellMar>
          <w:left w:w="0" w:type="dxa"/>
          <w:right w:w="0" w:type="dxa"/>
        </w:tblCellMar>
        <w:tblLook w:val="01E0" w:firstRow="1" w:lastRow="1" w:firstColumn="1" w:lastColumn="1" w:noHBand="0" w:noVBand="0"/>
      </w:tblPr>
      <w:tblGrid>
        <w:gridCol w:w="1283"/>
        <w:gridCol w:w="4394"/>
      </w:tblGrid>
      <w:tr w:rsidR="002A583A" w:rsidRPr="00984DDF" w14:paraId="70E93C5D" w14:textId="77777777">
        <w:trPr>
          <w:trHeight w:val="200"/>
        </w:trPr>
        <w:tc>
          <w:tcPr>
            <w:tcW w:w="1283" w:type="dxa"/>
          </w:tcPr>
          <w:p w14:paraId="42A1EA34" w14:textId="7F563266" w:rsidR="002A583A" w:rsidRPr="00984DDF" w:rsidRDefault="00B06C7C">
            <w:pPr>
              <w:pStyle w:val="TableParagraph"/>
              <w:spacing w:line="180" w:lineRule="exact"/>
              <w:ind w:left="200"/>
              <w:jc w:val="left"/>
              <w:rPr>
                <w:sz w:val="18"/>
              </w:rPr>
            </w:pPr>
            <w:r w:rsidRPr="00984DDF">
              <w:rPr>
                <w:sz w:val="18"/>
              </w:rPr>
              <w:t>FL</w:t>
            </w:r>
          </w:p>
        </w:tc>
        <w:tc>
          <w:tcPr>
            <w:tcW w:w="4394" w:type="dxa"/>
          </w:tcPr>
          <w:p w14:paraId="58A2998B" w14:textId="5BDE88CD" w:rsidR="002A583A" w:rsidRPr="00984DDF" w:rsidRDefault="00476CBF">
            <w:pPr>
              <w:pStyle w:val="TableParagraph"/>
              <w:spacing w:line="180" w:lineRule="exact"/>
              <w:ind w:left="109"/>
              <w:jc w:val="left"/>
              <w:rPr>
                <w:sz w:val="18"/>
              </w:rPr>
            </w:pPr>
            <w:r w:rsidRPr="00984DDF">
              <w:rPr>
                <w:sz w:val="18"/>
              </w:rPr>
              <w:t>Example of Abbreviation</w:t>
            </w:r>
          </w:p>
        </w:tc>
      </w:tr>
      <w:tr w:rsidR="002A583A" w:rsidRPr="00984DDF" w14:paraId="1C82794C" w14:textId="77777777">
        <w:trPr>
          <w:trHeight w:val="220"/>
        </w:trPr>
        <w:tc>
          <w:tcPr>
            <w:tcW w:w="1283" w:type="dxa"/>
          </w:tcPr>
          <w:p w14:paraId="3EBDB7F1" w14:textId="7B638E7C" w:rsidR="002A583A" w:rsidRPr="00984DDF" w:rsidRDefault="000910E1">
            <w:pPr>
              <w:pStyle w:val="TableParagraph"/>
              <w:spacing w:line="201" w:lineRule="exact"/>
              <w:ind w:left="200"/>
              <w:jc w:val="left"/>
              <w:rPr>
                <w:sz w:val="18"/>
              </w:rPr>
            </w:pPr>
            <w:r w:rsidRPr="00984DDF">
              <w:rPr>
                <w:sz w:val="18"/>
              </w:rPr>
              <w:t>A</w:t>
            </w:r>
            <w:r w:rsidR="00476CBF" w:rsidRPr="00984DDF">
              <w:rPr>
                <w:sz w:val="18"/>
              </w:rPr>
              <w:t>EA</w:t>
            </w:r>
          </w:p>
        </w:tc>
        <w:tc>
          <w:tcPr>
            <w:tcW w:w="4394" w:type="dxa"/>
          </w:tcPr>
          <w:p w14:paraId="0F4671A5" w14:textId="441B35BA" w:rsidR="002A583A" w:rsidRPr="00984DDF" w:rsidRDefault="000910E1">
            <w:pPr>
              <w:pStyle w:val="TableParagraph"/>
              <w:spacing w:line="201" w:lineRule="exact"/>
              <w:ind w:left="109"/>
              <w:jc w:val="left"/>
              <w:rPr>
                <w:sz w:val="18"/>
              </w:rPr>
            </w:pPr>
            <w:r w:rsidRPr="00984DDF">
              <w:rPr>
                <w:sz w:val="18"/>
              </w:rPr>
              <w:t>A</w:t>
            </w:r>
            <w:r w:rsidR="00476CBF" w:rsidRPr="00984DDF">
              <w:rPr>
                <w:sz w:val="18"/>
              </w:rPr>
              <w:t xml:space="preserve">nother Example Abbreviation </w:t>
            </w:r>
          </w:p>
        </w:tc>
      </w:tr>
    </w:tbl>
    <w:p w14:paraId="003F257B" w14:textId="77777777" w:rsidR="002A583A" w:rsidRPr="00984DDF" w:rsidRDefault="002A583A">
      <w:pPr>
        <w:spacing w:line="180" w:lineRule="exact"/>
        <w:rPr>
          <w:sz w:val="18"/>
        </w:rPr>
        <w:sectPr w:rsidR="002A583A"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2575114"/>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77777777" w:rsidR="00777352" w:rsidRPr="00777352" w:rsidRDefault="00777352" w:rsidP="00777352">
      <w:pPr>
        <w:spacing w:before="47"/>
        <w:ind w:left="540"/>
        <w:rPr>
          <w:sz w:val="18"/>
        </w:rPr>
      </w:pPr>
      <w:r w:rsidRPr="00777352">
        <w:rPr>
          <w:sz w:val="18"/>
        </w:rPr>
        <w:t>Figure 2.3.1. Horizontal Federated Learning. Adapted from Yang et al., (2019).</w:t>
      </w:r>
    </w:p>
    <w:p w14:paraId="6E782923" w14:textId="77777777" w:rsidR="00777352" w:rsidRPr="00777352" w:rsidRDefault="00777352" w:rsidP="00777352">
      <w:pPr>
        <w:spacing w:before="47"/>
        <w:ind w:left="540"/>
        <w:rPr>
          <w:sz w:val="18"/>
        </w:rPr>
      </w:pPr>
      <w:r w:rsidRPr="00777352">
        <w:rPr>
          <w:sz w:val="18"/>
        </w:rPr>
        <w:t>Figure 2.3.2. Vertical Federated Learning. Adapted from Yang et al., (2019).</w:t>
      </w:r>
    </w:p>
    <w:p w14:paraId="680C940D" w14:textId="77777777" w:rsidR="00EF68BE" w:rsidRDefault="00777352" w:rsidP="00777352">
      <w:pPr>
        <w:spacing w:before="47"/>
        <w:ind w:left="540"/>
        <w:rPr>
          <w:sz w:val="18"/>
        </w:rPr>
      </w:pPr>
      <w:r w:rsidRPr="00777352">
        <w:rPr>
          <w:sz w:val="18"/>
        </w:rPr>
        <w:t>Figure 2.3.3. Federated Transfer Learning. Adapted from Yang et al., (2019).</w:t>
      </w:r>
    </w:p>
    <w:p w14:paraId="63F49604" w14:textId="392BF2B7" w:rsidR="00EF68BE" w:rsidRDefault="00EF68BE" w:rsidP="00777352">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097D9E7D" w14:textId="459899DA" w:rsidR="00B82819" w:rsidRPr="00984DDF" w:rsidRDefault="00EF68BE" w:rsidP="00777352">
      <w:pPr>
        <w:spacing w:before="47"/>
        <w:ind w:left="540"/>
        <w:rPr>
          <w:sz w:val="18"/>
        </w:rPr>
        <w:sectPr w:rsidR="00B82819" w:rsidRPr="00984DDF">
          <w:pgSz w:w="11910" w:h="16840"/>
          <w:pgMar w:top="1300" w:right="1100" w:bottom="1460" w:left="900" w:header="0" w:footer="1261" w:gutter="0"/>
          <w:cols w:space="720"/>
        </w:sect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r w:rsidR="00B82819" w:rsidRPr="00984DDF">
        <w:rPr>
          <w:sz w:val="18"/>
        </w:rPr>
        <w:br/>
      </w:r>
    </w:p>
    <w:p w14:paraId="110A6B9D" w14:textId="77777777" w:rsidR="002A583A" w:rsidRPr="00984DDF" w:rsidRDefault="000910E1" w:rsidP="00810087">
      <w:pPr>
        <w:pStyle w:val="Heading1"/>
      </w:pPr>
      <w:bookmarkStart w:id="3" w:name="_Toc172575115"/>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2A32DA8"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p>
    <w:p w14:paraId="58D36E5B" w14:textId="423D8960" w:rsidR="00FB4611" w:rsidRPr="00984DDF" w:rsidRDefault="00FB4611">
      <w:pPr>
        <w:spacing w:before="1"/>
        <w:ind w:left="540"/>
        <w:rPr>
          <w:sz w:val="18"/>
        </w:rPr>
      </w:pPr>
      <w:r>
        <w:rPr>
          <w:sz w:val="18"/>
        </w:rPr>
        <w:t>Table</w:t>
      </w:r>
      <w:r w:rsidRPr="00984DDF">
        <w:rPr>
          <w:sz w:val="18"/>
        </w:rPr>
        <w:t xml:space="preserve"> </w:t>
      </w:r>
      <w:r>
        <w:rPr>
          <w:sz w:val="18"/>
        </w:rPr>
        <w:t>3.1. Federated Learning frameworks by stats and ranking.</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2575116"/>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2575117"/>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2575118"/>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2575119"/>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2575120"/>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Hlk172064323"/>
      <w:bookmarkStart w:id="10" w:name="_Toc172575121"/>
      <w:r w:rsidRPr="00984DDF">
        <w:t>What is Federated Learning</w:t>
      </w:r>
      <w:bookmarkEnd w:id="10"/>
    </w:p>
    <w:bookmarkEnd w:id="9"/>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2575122"/>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2575123"/>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2575124"/>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2575125"/>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2575126"/>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0312FBE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Adapted from </w:t>
      </w:r>
      <w:r w:rsidR="000F7C08">
        <w:rPr>
          <w:sz w:val="18"/>
        </w:rPr>
        <w:t>Yang et al., (2019).</w:t>
      </w:r>
    </w:p>
    <w:p w14:paraId="209B9F7B" w14:textId="53241800" w:rsidR="003D0B26" w:rsidRPr="00984DDF" w:rsidRDefault="003D0B26" w:rsidP="003D0B26">
      <w:pPr>
        <w:pStyle w:val="Heading3"/>
        <w:numPr>
          <w:ilvl w:val="2"/>
          <w:numId w:val="7"/>
        </w:numPr>
        <w:spacing w:before="10"/>
      </w:pPr>
      <w:bookmarkStart w:id="16" w:name="_Toc172575127"/>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122B9C0E"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0F7C08">
        <w:rPr>
          <w:sz w:val="18"/>
        </w:rPr>
        <w:t>Adapted from Yang et al., (2019).</w:t>
      </w:r>
    </w:p>
    <w:p w14:paraId="3856B5A6" w14:textId="0F26165E" w:rsidR="003D0B26" w:rsidRPr="00984DDF" w:rsidRDefault="003D0B26" w:rsidP="003D0B26">
      <w:pPr>
        <w:pStyle w:val="Heading3"/>
        <w:numPr>
          <w:ilvl w:val="2"/>
          <w:numId w:val="7"/>
        </w:numPr>
        <w:spacing w:before="10"/>
      </w:pPr>
      <w:bookmarkStart w:id="17" w:name="_Toc172575128"/>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7F8117F5"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0F7C08">
        <w:rPr>
          <w:sz w:val="18"/>
        </w:rPr>
        <w:t>Adapted from Yang et al., (2019).</w:t>
      </w:r>
    </w:p>
    <w:p w14:paraId="6DDA51E8" w14:textId="6CD9B438" w:rsidR="00730794" w:rsidRPr="00984DDF" w:rsidRDefault="00730794" w:rsidP="00730794">
      <w:pPr>
        <w:pStyle w:val="Heading2"/>
        <w:numPr>
          <w:ilvl w:val="1"/>
          <w:numId w:val="7"/>
        </w:numPr>
      </w:pPr>
      <w:bookmarkStart w:id="18" w:name="_Toc172575129"/>
      <w:r w:rsidRPr="00984DDF">
        <w:t xml:space="preserve">Federated Learning vs Distributed </w:t>
      </w:r>
      <w:r w:rsidR="006529F1">
        <w:t>Machine Learning</w:t>
      </w:r>
      <w:bookmarkEnd w:id="18"/>
    </w:p>
    <w:p w14:paraId="2219C87B" w14:textId="61A4FBCF"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23C03">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23C03" w:rsidRPr="00423C03">
        <w:t xml:space="preserve">(Li </w:t>
      </w:r>
      <w:r w:rsidR="00423C03" w:rsidRPr="00423C03">
        <w:rPr>
          <w:i/>
          <w:iCs/>
        </w:rPr>
        <w:t>et al.</w:t>
      </w:r>
      <w:r w:rsidR="00423C03" w:rsidRPr="00423C03">
        <w:t>, 2020)</w:t>
      </w:r>
      <w:r w:rsidR="00423C03">
        <w:fldChar w:fldCharType="end"/>
      </w:r>
      <w:r>
        <w:t>. Table 2.4 will help clarify the intricacies of each concept</w:t>
      </w:r>
      <w:r w:rsidR="007904C9">
        <w:t>:</w:t>
      </w:r>
    </w:p>
    <w:p w14:paraId="17961078" w14:textId="251FCEB3"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5A5917" w:rsidRDefault="000910E1" w:rsidP="00D705DE">
      <w:pPr>
        <w:pStyle w:val="Heading1"/>
        <w:numPr>
          <w:ilvl w:val="0"/>
          <w:numId w:val="7"/>
        </w:numPr>
        <w:tabs>
          <w:tab w:val="left" w:pos="1011"/>
        </w:tabs>
        <w:spacing w:before="31"/>
      </w:pPr>
      <w:bookmarkStart w:id="19" w:name="_Hlk172153051"/>
      <w:bookmarkStart w:id="20" w:name="_Toc172575130"/>
      <w:r w:rsidRPr="00984DDF">
        <w:rPr>
          <w:color w:val="333333"/>
        </w:rPr>
        <w:lastRenderedPageBreak/>
        <w:t>Literature</w:t>
      </w:r>
      <w:r w:rsidRPr="00984DDF">
        <w:rPr>
          <w:color w:val="333333"/>
          <w:spacing w:val="-5"/>
        </w:rPr>
        <w:t xml:space="preserve"> </w:t>
      </w:r>
      <w:r w:rsidRPr="00984DDF">
        <w:rPr>
          <w:color w:val="333333"/>
        </w:rPr>
        <w:t>Review</w:t>
      </w:r>
      <w:bookmarkEnd w:id="20"/>
    </w:p>
    <w:p w14:paraId="02AABFCF" w14:textId="53719E2E" w:rsidR="002A583A" w:rsidRPr="00CD7E2C" w:rsidRDefault="000910E1" w:rsidP="00D705DE">
      <w:pPr>
        <w:pStyle w:val="Heading2"/>
        <w:numPr>
          <w:ilvl w:val="1"/>
          <w:numId w:val="7"/>
        </w:numPr>
        <w:ind w:left="1519" w:hanging="510"/>
        <w:rPr>
          <w:sz w:val="30"/>
        </w:rPr>
      </w:pPr>
      <w:bookmarkStart w:id="21" w:name="_Toc172575131"/>
      <w:bookmarkEnd w:id="19"/>
      <w:r w:rsidRPr="00984DDF">
        <w:t>Federated Learning Frameworks</w:t>
      </w:r>
      <w:bookmarkEnd w:id="21"/>
    </w:p>
    <w:p w14:paraId="77DBD5FB" w14:textId="3CA0CA16" w:rsidR="00676675" w:rsidRPr="00472E35" w:rsidRDefault="00791007" w:rsidP="00CD7E2C">
      <w:pPr>
        <w:pStyle w:val="BodyText"/>
        <w:spacing w:line="360" w:lineRule="auto"/>
        <w:ind w:left="540" w:right="332" w:firstLine="470"/>
      </w:pPr>
      <w:r>
        <w:t xml:space="preserve">A requirement for selecting the FL frameworks was that they must be open source. </w:t>
      </w:r>
      <w:r>
        <w:t>Open-source</w:t>
      </w:r>
      <w:r>
        <w:t xml:space="preserve"> frameworks are transparent and trustworthy, developed and maintained by a collaborative community, free to use, and constantly evolving. Additionally, they can be customized to meet users'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7FE004CD">
            <wp:extent cx="4492099" cy="1275103"/>
            <wp:effectExtent l="0" t="0" r="3810" b="127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509182" cy="1279952"/>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E4CFE2A" w:rsidR="005C0013" w:rsidRDefault="000C1ED1" w:rsidP="005C0013">
      <w:pPr>
        <w:pStyle w:val="BodyText"/>
        <w:spacing w:line="360" w:lineRule="auto"/>
        <w:ind w:left="540" w:right="332" w:firstLine="470"/>
        <w:jc w:val="center"/>
        <w:rPr>
          <w:sz w:val="18"/>
        </w:rPr>
      </w:pPr>
      <w:r>
        <w:rPr>
          <w:noProof/>
        </w:rPr>
        <w:drawing>
          <wp:inline distT="0" distB="0" distL="0" distR="0" wp14:anchorId="1ABF85C6" wp14:editId="23CE1A60">
            <wp:extent cx="5518695" cy="1302546"/>
            <wp:effectExtent l="0" t="0" r="6350" b="0"/>
            <wp:docPr id="567629647" name="Picture 18"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629647" name="Picture 18"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47229" cy="1309281"/>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2EFE3CED" w:rsidR="002C658E" w:rsidRPr="00F56CF6" w:rsidRDefault="00A1361F" w:rsidP="00F56CF6">
      <w:pPr>
        <w:pStyle w:val="BodyText"/>
        <w:spacing w:line="360" w:lineRule="auto"/>
        <w:ind w:left="540" w:right="332" w:firstLine="470"/>
        <w:rPr>
          <w:sz w:val="18"/>
        </w:rPr>
      </w:pPr>
      <w:r>
        <w:t xml:space="preserve">By creating this ranking, the population for objective one was defined as </w:t>
      </w:r>
      <w:r w:rsidRPr="00A1361F">
        <w:rPr>
          <w:i/>
          <w:iCs/>
        </w:rPr>
        <w:t xml:space="preserve">PySyft, FATE, Flower, FedML,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w:t>
      </w:r>
      <w:r>
        <w:lastRenderedPageBreak/>
        <w:t>this approach to ranking the FL frameworks may help mitigate the inherent bias that experimentation has as a primary research methodology and also focus the selection on samples that can represent the entire population.</w:t>
      </w:r>
    </w:p>
    <w:p w14:paraId="2B5C2631" w14:textId="2B88C173" w:rsidR="002A583A" w:rsidRPr="006B3DE4" w:rsidRDefault="00A47FCE" w:rsidP="00D705DE">
      <w:pPr>
        <w:pStyle w:val="Heading3"/>
        <w:numPr>
          <w:ilvl w:val="2"/>
          <w:numId w:val="7"/>
        </w:numPr>
        <w:spacing w:before="10"/>
        <w:rPr>
          <w:sz w:val="19"/>
        </w:rPr>
      </w:pPr>
      <w:bookmarkStart w:id="22" w:name="_Toc172575132"/>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CDF2FBA" w:rsidR="003C67F5" w:rsidRDefault="00584025" w:rsidP="006B3DE4">
      <w:pPr>
        <w:pStyle w:val="BodyText"/>
        <w:spacing w:line="360" w:lineRule="auto"/>
        <w:ind w:left="540" w:right="332" w:firstLine="470"/>
      </w:pPr>
      <w:r>
        <w:t xml:space="preserve">According to </w:t>
      </w:r>
      <w:r w:rsidR="00E03A61">
        <w:fldChar w:fldCharType="begin"/>
      </w:r>
      <w:r w:rsidR="00E03A61">
        <w:instrText xml:space="preserve"> ADDIN ZOTERO_ITEM CSL_CITATION {"citationID":"kjUoxjfw","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1FB1A26B" w14:textId="7E74F73B" w:rsidR="008D6FEA" w:rsidRDefault="008D6FEA" w:rsidP="008D6FEA">
      <w:pPr>
        <w:pStyle w:val="BodyText"/>
        <w:spacing w:line="360" w:lineRule="auto"/>
        <w:ind w:left="540" w:right="332" w:firstLine="470"/>
      </w:pPr>
      <w:r w:rsidRPr="002F7637">
        <w:t xml:space="preserve">Also, </w:t>
      </w:r>
      <w:r w:rsidR="0011623F">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rsidR="0011623F">
        <w:fldChar w:fldCharType="separate"/>
      </w:r>
      <w:r w:rsidR="0011623F" w:rsidRPr="0011623F">
        <w:t xml:space="preserve">Beutel </w:t>
      </w:r>
      <w:r w:rsidR="0011623F" w:rsidRPr="0011623F">
        <w:rPr>
          <w:i/>
          <w:iCs/>
        </w:rPr>
        <w:t>et al.</w:t>
      </w:r>
      <w:r w:rsidR="0011623F" w:rsidRPr="0011623F">
        <w:t xml:space="preserve">, </w:t>
      </w:r>
      <w:r w:rsidR="00D763D6">
        <w:t>(</w:t>
      </w:r>
      <w:r w:rsidR="0011623F" w:rsidRPr="0011623F">
        <w:t>2022)</w:t>
      </w:r>
      <w:r w:rsidR="0011623F">
        <w:fldChar w:fldCharType="end"/>
      </w:r>
      <w:r w:rsidRPr="002F7637">
        <w:t xml:space="preserve"> presented a user-friendly framework, </w:t>
      </w:r>
      <w:r w:rsidRPr="00E605C6">
        <w:rPr>
          <w:i/>
          <w:iCs/>
        </w:rPr>
        <w:t>Flower</w:t>
      </w:r>
      <w:r w:rsidRPr="002F7637">
        <w:t xml:space="preserve">, an open-source framework designed to enhance the capabilities and practical implementation of FL, across different environments. </w:t>
      </w:r>
      <w:r w:rsidRPr="00E605C6">
        <w:rPr>
          <w:i/>
          <w:iCs/>
        </w:rPr>
        <w:t>Flower</w:t>
      </w:r>
      <w:r w:rsidRPr="002F7637">
        <w:t xml:space="preserve"> addresses the challenges associated with the deployment and scalability of FL. </w:t>
      </w:r>
      <w:r w:rsidRPr="002F7637">
        <w:lastRenderedPageBreak/>
        <w:t xml:space="preserve">Flower architecture allows simulations in real-world scenarios, making it a great tool for federated learning scenarios. The framework is agnostic supporting different machine frameworks like </w:t>
      </w:r>
      <w:r w:rsidRPr="00E605C6">
        <w:rPr>
          <w:i/>
          <w:iCs/>
        </w:rPr>
        <w:t>TensorFlow</w:t>
      </w:r>
      <w:r w:rsidRPr="002F7637">
        <w:t xml:space="preserve"> and </w:t>
      </w:r>
      <w:r w:rsidRPr="00E605C6">
        <w:rPr>
          <w:i/>
          <w:iCs/>
        </w:rPr>
        <w:t>PyTorch</w:t>
      </w:r>
      <w:r w:rsidRPr="002F7637">
        <w:t xml:space="preserve">. Comparing Flower to other federating learning frameworks such as </w:t>
      </w:r>
      <w:r w:rsidRPr="00FF361A">
        <w:rPr>
          <w:i/>
          <w:iCs/>
        </w:rPr>
        <w:t>TFF</w:t>
      </w:r>
      <w:r w:rsidRPr="002F7637">
        <w:t xml:space="preserve">, </w:t>
      </w:r>
      <w:r w:rsidRPr="00FF361A">
        <w:rPr>
          <w:i/>
          <w:iCs/>
        </w:rPr>
        <w:t>PySyft</w:t>
      </w:r>
      <w:r w:rsidRPr="002F7637">
        <w:t xml:space="preserve">, </w:t>
      </w:r>
      <w:r w:rsidRPr="00FF361A">
        <w:rPr>
          <w:i/>
          <w:iCs/>
        </w:rPr>
        <w:t>FedScale</w:t>
      </w:r>
      <w:r w:rsidRPr="002F7637">
        <w:t xml:space="preserve">, and </w:t>
      </w:r>
      <w:r w:rsidRPr="00E605C6">
        <w:rPr>
          <w:i/>
          <w:iCs/>
        </w:rPr>
        <w:t>LEAF</w:t>
      </w:r>
      <w:r w:rsidRPr="002F7637">
        <w:t xml:space="preserve">. Flower stands out by supporting actual deployment on real devices rather than just simulation, unlike </w:t>
      </w:r>
      <w:r w:rsidRPr="00E605C6">
        <w:rPr>
          <w:i/>
          <w:iCs/>
        </w:rPr>
        <w:t>TFF</w:t>
      </w:r>
      <w:r w:rsidRPr="002F7637">
        <w:t xml:space="preserve"> and </w:t>
      </w:r>
      <w:r w:rsidRPr="00E605C6">
        <w:rPr>
          <w:i/>
          <w:iCs/>
        </w:rPr>
        <w:t>LEAF</w:t>
      </w:r>
      <w:r w:rsidRPr="002F7637">
        <w:t xml:space="preserve">, which mainly focus on simulated environments. </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2575133"/>
      <w:r>
        <w:t xml:space="preserve">OpenFL, </w:t>
      </w:r>
      <w:r w:rsidR="00B32E2D">
        <w:t>NVIDIA, PaddleFL, Substra and FLGo</w:t>
      </w:r>
      <w:bookmarkEnd w:id="23"/>
    </w:p>
    <w:p w14:paraId="0E2F1EC8" w14:textId="3F666235" w:rsidR="00E25A5E" w:rsidRDefault="00E25A5E" w:rsidP="002F2F55">
      <w:pPr>
        <w:pStyle w:val="BodyText"/>
        <w:spacing w:line="360" w:lineRule="auto"/>
        <w:ind w:left="540" w:right="332" w:firstLine="470"/>
        <w:jc w:val="both"/>
      </w:pPr>
      <w:r w:rsidRPr="00E25A5E">
        <w:t xml:space="preserve">Another innovative framework OpenFL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Pr="00E25A5E">
        <w:t>created by Intel Labs and the University of Pennsylvania, OpenFL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OpenFL is focused on real-world application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w:t>
      </w:r>
      <w:r w:rsidR="002F2F55" w:rsidRPr="002F2F55">
        <w:lastRenderedPageBreak/>
        <w:t>shareability. It also aims to bridge the existing gap with conventional machine learning and FL.</w:t>
      </w:r>
    </w:p>
    <w:p w14:paraId="7B5B8B21" w14:textId="1327C723" w:rsidR="004A1E44" w:rsidRPr="007C59D6" w:rsidRDefault="004A1E44" w:rsidP="007C59D6">
      <w:pPr>
        <w:pStyle w:val="Heading3"/>
        <w:numPr>
          <w:ilvl w:val="2"/>
          <w:numId w:val="7"/>
        </w:numPr>
        <w:spacing w:before="10"/>
        <w:rPr>
          <w:sz w:val="19"/>
        </w:rPr>
      </w:pPr>
      <w:bookmarkStart w:id="24" w:name="_Toc172575134"/>
      <w:r>
        <w:t>Federated Learning Algorithms</w:t>
      </w:r>
      <w:bookmarkEnd w:id="24"/>
    </w:p>
    <w:p w14:paraId="5D1AD468" w14:textId="20739145" w:rsidR="002A583A" w:rsidRPr="00984DDF" w:rsidRDefault="005674AA" w:rsidP="00D705DE">
      <w:pPr>
        <w:pStyle w:val="Heading2"/>
        <w:numPr>
          <w:ilvl w:val="1"/>
          <w:numId w:val="7"/>
        </w:numPr>
      </w:pPr>
      <w:bookmarkStart w:id="25" w:name="_Toc172575135"/>
      <w:r>
        <w:t>Distributed Machine Lear</w:t>
      </w:r>
      <w:r w:rsidR="008D7B10">
        <w:t>ning</w:t>
      </w:r>
      <w:bookmarkEnd w:id="25"/>
    </w:p>
    <w:p w14:paraId="4205E6BE" w14:textId="24C6922C" w:rsidR="002A583A" w:rsidRPr="00984DDF" w:rsidRDefault="00476CBF" w:rsidP="003E37C2">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684D7EA0" w14:textId="682D3C7C" w:rsidR="002A583A" w:rsidRPr="00984DDF" w:rsidRDefault="00476CBF" w:rsidP="00D705DE">
      <w:pPr>
        <w:pStyle w:val="Heading3"/>
        <w:numPr>
          <w:ilvl w:val="2"/>
          <w:numId w:val="7"/>
        </w:numPr>
      </w:pPr>
      <w:bookmarkStart w:id="26" w:name="_Toc172575136"/>
      <w:r w:rsidRPr="00984DDF">
        <w:t>Theme BB</w:t>
      </w:r>
      <w:bookmarkEnd w:id="26"/>
    </w:p>
    <w:p w14:paraId="79C6BB94" w14:textId="106FB6D4" w:rsidR="002A583A" w:rsidRPr="00984DDF" w:rsidRDefault="00476CBF" w:rsidP="003E37C2">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3F4B79A" w14:textId="41F11FA9" w:rsidR="002A583A" w:rsidRPr="00984DDF" w:rsidRDefault="008D7B10" w:rsidP="00D705DE">
      <w:pPr>
        <w:pStyle w:val="Heading2"/>
        <w:numPr>
          <w:ilvl w:val="1"/>
          <w:numId w:val="7"/>
        </w:numPr>
      </w:pPr>
      <w:bookmarkStart w:id="27" w:name="_Toc172575137"/>
      <w:r>
        <w:t>Federated Learning Server Implementation</w:t>
      </w:r>
      <w:bookmarkEnd w:id="27"/>
    </w:p>
    <w:p w14:paraId="6356145F" w14:textId="6800540E" w:rsidR="002A583A" w:rsidRPr="00984DDF" w:rsidRDefault="008D7B10" w:rsidP="00D705DE">
      <w:pPr>
        <w:pStyle w:val="Heading2"/>
        <w:numPr>
          <w:ilvl w:val="1"/>
          <w:numId w:val="7"/>
        </w:numPr>
      </w:pPr>
      <w:bookmarkStart w:id="28" w:name="_Toc172575138"/>
      <w:r>
        <w:t xml:space="preserve">Federated Learning </w:t>
      </w:r>
      <w:r w:rsidR="0073325C">
        <w:t>Datasets</w:t>
      </w:r>
      <w:bookmarkEnd w:id="28"/>
    </w:p>
    <w:p w14:paraId="5DA4C1F9" w14:textId="0B57F82D" w:rsidR="002A583A" w:rsidRPr="00984DDF" w:rsidRDefault="00476CBF" w:rsidP="00D705DE">
      <w:pPr>
        <w:pStyle w:val="Heading3"/>
        <w:numPr>
          <w:ilvl w:val="2"/>
          <w:numId w:val="7"/>
        </w:numPr>
      </w:pPr>
      <w:bookmarkStart w:id="29" w:name="_Toc172575139"/>
      <w:r w:rsidRPr="00984DDF">
        <w:t xml:space="preserve">Theme </w:t>
      </w:r>
      <w:proofErr w:type="spellStart"/>
      <w:r w:rsidR="00BD7314" w:rsidRPr="00984DDF">
        <w:t>Theme</w:t>
      </w:r>
      <w:proofErr w:type="spellEnd"/>
      <w:r w:rsidR="00BD7314" w:rsidRPr="00984DDF">
        <w:t xml:space="preserve"> DD</w:t>
      </w:r>
      <w:bookmarkEnd w:id="29"/>
    </w:p>
    <w:p w14:paraId="5F3D269A" w14:textId="567953F9" w:rsidR="002A583A" w:rsidRPr="00984DDF" w:rsidRDefault="0073325C" w:rsidP="00D705DE">
      <w:pPr>
        <w:pStyle w:val="Heading2"/>
        <w:numPr>
          <w:ilvl w:val="1"/>
          <w:numId w:val="7"/>
        </w:numPr>
      </w:pPr>
      <w:bookmarkStart w:id="30" w:name="_Toc172575140"/>
      <w:r>
        <w:t>Real World Federated Learning Scenarios</w:t>
      </w:r>
      <w:bookmarkEnd w:id="30"/>
    </w:p>
    <w:p w14:paraId="121803F6" w14:textId="05D50342" w:rsidR="002A583A" w:rsidRPr="00984DDF" w:rsidRDefault="000910E1" w:rsidP="00D705DE">
      <w:pPr>
        <w:pStyle w:val="Heading2"/>
        <w:numPr>
          <w:ilvl w:val="1"/>
          <w:numId w:val="7"/>
        </w:numPr>
      </w:pPr>
      <w:bookmarkStart w:id="31" w:name="_Toc172575141"/>
      <w:r w:rsidRPr="00984DDF">
        <w:t>Conclusion</w:t>
      </w:r>
      <w:bookmarkEnd w:id="31"/>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0E920872" w14:textId="34CEC4E7" w:rsidR="00E77FDD" w:rsidRPr="00984DDF" w:rsidRDefault="00181E71" w:rsidP="00E77FDD">
      <w:pPr>
        <w:pStyle w:val="Heading1"/>
        <w:numPr>
          <w:ilvl w:val="1"/>
          <w:numId w:val="5"/>
        </w:numPr>
        <w:tabs>
          <w:tab w:val="left" w:pos="1011"/>
        </w:tabs>
        <w:spacing w:before="31"/>
        <w:rPr>
          <w:color w:val="auto"/>
        </w:rPr>
      </w:pPr>
      <w:bookmarkStart w:id="32" w:name="_Toc172575142"/>
      <w:r w:rsidRPr="00984DDF">
        <w:rPr>
          <w:color w:val="auto"/>
        </w:rPr>
        <w:t>State of the Art</w:t>
      </w:r>
      <w:bookmarkEnd w:id="32"/>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33" w:name="_Hlk171801997"/>
      <w:bookmarkStart w:id="34" w:name="_Toc172575143"/>
      <w:r w:rsidRPr="00984DDF">
        <w:rPr>
          <w:color w:val="auto"/>
        </w:rPr>
        <w:t>Research</w:t>
      </w:r>
      <w:r w:rsidRPr="00984DDF">
        <w:rPr>
          <w:color w:val="auto"/>
          <w:spacing w:val="-4"/>
        </w:rPr>
        <w:t xml:space="preserve"> </w:t>
      </w:r>
      <w:r w:rsidRPr="00984DDF">
        <w:rPr>
          <w:color w:val="auto"/>
        </w:rPr>
        <w:t>Methodology</w:t>
      </w:r>
      <w:bookmarkEnd w:id="33"/>
      <w:bookmarkEnd w:id="34"/>
    </w:p>
    <w:p w14:paraId="2B403BCF" w14:textId="40941A9E" w:rsidR="002A583A" w:rsidRPr="00984DDF" w:rsidRDefault="000910E1" w:rsidP="00246902">
      <w:pPr>
        <w:pStyle w:val="Heading2"/>
        <w:numPr>
          <w:ilvl w:val="2"/>
          <w:numId w:val="5"/>
        </w:numPr>
      </w:pPr>
      <w:bookmarkStart w:id="35" w:name="_Toc172575144"/>
      <w:r w:rsidRPr="00984DDF">
        <w:t>Methodology</w:t>
      </w:r>
      <w:r w:rsidRPr="00984DDF">
        <w:rPr>
          <w:spacing w:val="-3"/>
        </w:rPr>
        <w:t xml:space="preserve"> </w:t>
      </w:r>
      <w:r w:rsidRPr="00984DDF">
        <w:t>Framewor</w:t>
      </w:r>
      <w:r w:rsidR="00706B79" w:rsidRPr="00984DDF">
        <w:t>ks</w:t>
      </w:r>
      <w:bookmarkEnd w:id="35"/>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w:t>
      </w:r>
      <w:r w:rsidRPr="00984DDF">
        <w:lastRenderedPageBreak/>
        <w:t xml:space="preserve">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6" w:name="_Toc172575145"/>
      <w:r w:rsidRPr="00984DDF">
        <w:t>Project</w:t>
      </w:r>
      <w:r w:rsidRPr="00984DDF">
        <w:rPr>
          <w:spacing w:val="-6"/>
        </w:rPr>
        <w:t xml:space="preserve"> </w:t>
      </w:r>
      <w:r w:rsidRPr="00984DDF">
        <w:t>Management</w:t>
      </w:r>
      <w:r w:rsidRPr="00984DDF">
        <w:rPr>
          <w:spacing w:val="-3"/>
        </w:rPr>
        <w:t xml:space="preserve"> </w:t>
      </w:r>
      <w:r w:rsidRPr="00984DDF">
        <w:t>Framework</w:t>
      </w:r>
      <w:bookmarkEnd w:id="36"/>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37" w:name="_Toc172575146"/>
      <w:r w:rsidRPr="00984DDF">
        <w:t>Business</w:t>
      </w:r>
      <w:r w:rsidRPr="00984DDF">
        <w:rPr>
          <w:spacing w:val="-4"/>
        </w:rPr>
        <w:t xml:space="preserve"> </w:t>
      </w:r>
      <w:r w:rsidR="00804D0B" w:rsidRPr="00984DDF">
        <w:t>Requirements</w:t>
      </w:r>
      <w:bookmarkEnd w:id="37"/>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38" w:name="_Toc172575147"/>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38"/>
    </w:p>
    <w:p w14:paraId="736577AF" w14:textId="1D7E63CE" w:rsidR="00B17796" w:rsidRPr="00984DDF" w:rsidRDefault="00B17796" w:rsidP="00E85963">
      <w:pPr>
        <w:pStyle w:val="Heading2"/>
        <w:numPr>
          <w:ilvl w:val="2"/>
          <w:numId w:val="5"/>
        </w:numPr>
      </w:pPr>
      <w:bookmarkStart w:id="39" w:name="_Toc172575148"/>
      <w:r w:rsidRPr="00984DDF">
        <w:rPr>
          <w:spacing w:val="-3"/>
        </w:rPr>
        <w:t>Data Preparation</w:t>
      </w:r>
      <w:bookmarkEnd w:id="39"/>
    </w:p>
    <w:p w14:paraId="736C6668" w14:textId="31D64E89" w:rsidR="002A583A" w:rsidRPr="00984DDF" w:rsidRDefault="00B17796" w:rsidP="00CF5E8B">
      <w:pPr>
        <w:pStyle w:val="Heading2"/>
        <w:numPr>
          <w:ilvl w:val="2"/>
          <w:numId w:val="5"/>
        </w:numPr>
      </w:pPr>
      <w:bookmarkStart w:id="40" w:name="_Toc172575149"/>
      <w:r w:rsidRPr="00984DDF">
        <w:rPr>
          <w:spacing w:val="-3"/>
        </w:rPr>
        <w:t>Limitations and Ethical Considerations</w:t>
      </w:r>
      <w:bookmarkEnd w:id="40"/>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41" w:name="_Toc172575150"/>
      <w:r w:rsidRPr="00984DDF">
        <w:rPr>
          <w:color w:val="333333"/>
        </w:rPr>
        <w:t xml:space="preserve">Data </w:t>
      </w:r>
      <w:r w:rsidR="00336EB8" w:rsidRPr="00984DDF">
        <w:rPr>
          <w:color w:val="333333"/>
        </w:rPr>
        <w:t>Analysis</w:t>
      </w:r>
      <w:bookmarkEnd w:id="41"/>
    </w:p>
    <w:p w14:paraId="08C9B4A3" w14:textId="1B2C0698" w:rsidR="002A583A" w:rsidRPr="00984DDF" w:rsidRDefault="000910E1" w:rsidP="007555DE">
      <w:pPr>
        <w:pStyle w:val="Heading2"/>
        <w:numPr>
          <w:ilvl w:val="2"/>
          <w:numId w:val="5"/>
        </w:numPr>
      </w:pPr>
      <w:bookmarkStart w:id="42" w:name="_Toc172575151"/>
      <w:r w:rsidRPr="00984DDF">
        <w:lastRenderedPageBreak/>
        <w:t>Data</w:t>
      </w:r>
      <w:r w:rsidRPr="00984DDF">
        <w:rPr>
          <w:spacing w:val="-6"/>
        </w:rPr>
        <w:t xml:space="preserve"> </w:t>
      </w:r>
      <w:r w:rsidRPr="00984DDF">
        <w:t>Collection</w:t>
      </w:r>
      <w:bookmarkEnd w:id="42"/>
    </w:p>
    <w:p w14:paraId="19976A18" w14:textId="0303EBCD" w:rsidR="002A583A" w:rsidRPr="00984DDF" w:rsidRDefault="000910E1" w:rsidP="007555DE">
      <w:pPr>
        <w:pStyle w:val="Heading2"/>
        <w:numPr>
          <w:ilvl w:val="2"/>
          <w:numId w:val="5"/>
        </w:numPr>
      </w:pPr>
      <w:bookmarkStart w:id="43" w:name="_Toc172575152"/>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43"/>
    </w:p>
    <w:p w14:paraId="5186302E" w14:textId="7422F8F2" w:rsidR="002A583A" w:rsidRPr="00984DDF" w:rsidRDefault="00336EB8" w:rsidP="007555DE">
      <w:pPr>
        <w:pStyle w:val="Heading3"/>
        <w:numPr>
          <w:ilvl w:val="3"/>
          <w:numId w:val="5"/>
        </w:numPr>
      </w:pPr>
      <w:bookmarkStart w:id="44" w:name="_Toc172575153"/>
      <w:r w:rsidRPr="00984DDF">
        <w:t>Data Elaboration</w:t>
      </w:r>
      <w:bookmarkEnd w:id="44"/>
    </w:p>
    <w:p w14:paraId="1A986D8A" w14:textId="758153CE" w:rsidR="002A583A" w:rsidRPr="00984DDF" w:rsidRDefault="00336EB8" w:rsidP="007555DE">
      <w:pPr>
        <w:pStyle w:val="Heading3"/>
        <w:numPr>
          <w:ilvl w:val="3"/>
          <w:numId w:val="5"/>
        </w:numPr>
      </w:pPr>
      <w:bookmarkStart w:id="45" w:name="_Toc172575154"/>
      <w:r w:rsidRPr="00984DDF">
        <w:t>Data Elaboration 2</w:t>
      </w:r>
      <w:bookmarkEnd w:id="45"/>
    </w:p>
    <w:p w14:paraId="3193F5E7" w14:textId="7C7B4D01" w:rsidR="002A583A" w:rsidRPr="00984DDF" w:rsidRDefault="000910E1" w:rsidP="007555DE">
      <w:pPr>
        <w:pStyle w:val="Heading2"/>
        <w:numPr>
          <w:ilvl w:val="2"/>
          <w:numId w:val="5"/>
        </w:numPr>
      </w:pPr>
      <w:bookmarkStart w:id="46" w:name="_Toc172575155"/>
      <w:r w:rsidRPr="00984DDF">
        <w:t>Conclusion</w:t>
      </w:r>
      <w:bookmarkEnd w:id="46"/>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47" w:name="_Toc172575156"/>
      <w:r w:rsidRPr="00984DDF">
        <w:rPr>
          <w:color w:val="333333"/>
        </w:rPr>
        <w:t>Data</w:t>
      </w:r>
      <w:r w:rsidRPr="00984DDF">
        <w:rPr>
          <w:color w:val="333333"/>
          <w:spacing w:val="-3"/>
        </w:rPr>
        <w:t xml:space="preserve"> </w:t>
      </w:r>
      <w:r w:rsidRPr="00984DDF">
        <w:rPr>
          <w:color w:val="333333"/>
        </w:rPr>
        <w:t>Preparation</w:t>
      </w:r>
      <w:bookmarkEnd w:id="47"/>
    </w:p>
    <w:p w14:paraId="155AAC4E" w14:textId="1B742057" w:rsidR="002A583A" w:rsidRPr="00984DDF" w:rsidRDefault="000910E1" w:rsidP="00E56A00">
      <w:pPr>
        <w:pStyle w:val="Heading2"/>
        <w:numPr>
          <w:ilvl w:val="2"/>
          <w:numId w:val="5"/>
        </w:numPr>
      </w:pPr>
      <w:bookmarkStart w:id="48" w:name="_Toc172575157"/>
      <w:r w:rsidRPr="00984DDF">
        <w:t>Data</w:t>
      </w:r>
      <w:r w:rsidRPr="00984DDF">
        <w:rPr>
          <w:spacing w:val="-3"/>
        </w:rPr>
        <w:t xml:space="preserve"> </w:t>
      </w:r>
      <w:r w:rsidRPr="00984DDF">
        <w:t>Cleaning</w:t>
      </w:r>
      <w:bookmarkEnd w:id="48"/>
    </w:p>
    <w:p w14:paraId="19D5EC86" w14:textId="24A3AAAD" w:rsidR="002A583A" w:rsidRPr="00984DDF" w:rsidRDefault="00336EB8" w:rsidP="00E56A00">
      <w:pPr>
        <w:pStyle w:val="Heading3"/>
        <w:numPr>
          <w:ilvl w:val="3"/>
          <w:numId w:val="5"/>
        </w:numPr>
      </w:pPr>
      <w:bookmarkStart w:id="49" w:name="_Toc172575158"/>
      <w:r w:rsidRPr="00984DDF">
        <w:t>AAAAA</w:t>
      </w:r>
      <w:bookmarkEnd w:id="49"/>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50" w:name="_Toc172575159"/>
      <w:r w:rsidRPr="00984DDF">
        <w:rPr>
          <w:color w:val="333333"/>
        </w:rPr>
        <w:t>Experimentation</w:t>
      </w:r>
      <w:bookmarkEnd w:id="50"/>
    </w:p>
    <w:p w14:paraId="6503F4E9" w14:textId="2FC56DCD" w:rsidR="002A583A" w:rsidRPr="00984DDF" w:rsidRDefault="00336EB8" w:rsidP="003530B9">
      <w:pPr>
        <w:pStyle w:val="Heading2"/>
        <w:numPr>
          <w:ilvl w:val="2"/>
          <w:numId w:val="5"/>
        </w:numPr>
      </w:pPr>
      <w:bookmarkStart w:id="51" w:name="_Toc172575160"/>
      <w:r w:rsidRPr="00984DDF">
        <w:t>BBBB</w:t>
      </w:r>
      <w:r w:rsidR="00DD0B9E" w:rsidRPr="00984DDF">
        <w:t xml:space="preserve"> Option</w:t>
      </w:r>
      <w:bookmarkEnd w:id="51"/>
    </w:p>
    <w:p w14:paraId="5B5CDCDF" w14:textId="6D4D6A30" w:rsidR="002A583A" w:rsidRPr="00984DDF" w:rsidRDefault="00336EB8" w:rsidP="003530B9">
      <w:pPr>
        <w:pStyle w:val="Heading2"/>
        <w:numPr>
          <w:ilvl w:val="2"/>
          <w:numId w:val="5"/>
        </w:numPr>
        <w:rPr>
          <w:sz w:val="30"/>
        </w:rPr>
      </w:pPr>
      <w:bookmarkStart w:id="52" w:name="_Toc172575161"/>
      <w:r w:rsidRPr="00984DDF">
        <w:t>CCCC</w:t>
      </w:r>
      <w:r w:rsidR="00DD0B9E" w:rsidRPr="00984DDF">
        <w:t xml:space="preserve"> Option</w:t>
      </w:r>
      <w:bookmarkEnd w:id="52"/>
    </w:p>
    <w:p w14:paraId="21AFD21D" w14:textId="6BE980D0" w:rsidR="002A583A" w:rsidRPr="00984DDF" w:rsidRDefault="00DD0B9E" w:rsidP="003530B9">
      <w:pPr>
        <w:pStyle w:val="Heading2"/>
        <w:numPr>
          <w:ilvl w:val="2"/>
          <w:numId w:val="5"/>
        </w:numPr>
      </w:pPr>
      <w:bookmarkStart w:id="53" w:name="_Toc172575162"/>
      <w:proofErr w:type="spellStart"/>
      <w:r w:rsidRPr="00984DDF">
        <w:t>A</w:t>
      </w:r>
      <w:r w:rsidR="00336EB8" w:rsidRPr="00984DDF">
        <w:t>aaaaa</w:t>
      </w:r>
      <w:proofErr w:type="spellEnd"/>
      <w:r w:rsidRPr="00984DDF">
        <w:t xml:space="preserve"> Option</w:t>
      </w:r>
      <w:bookmarkEnd w:id="53"/>
    </w:p>
    <w:p w14:paraId="5A7DDD34" w14:textId="4A24AF1E" w:rsidR="002A583A" w:rsidRPr="00984DDF" w:rsidRDefault="00336EB8" w:rsidP="003530B9">
      <w:pPr>
        <w:pStyle w:val="Heading2"/>
        <w:numPr>
          <w:ilvl w:val="2"/>
          <w:numId w:val="5"/>
        </w:numPr>
      </w:pPr>
      <w:bookmarkStart w:id="54" w:name="_Toc172575163"/>
      <w:r w:rsidRPr="00984DDF">
        <w:t>BBBB</w:t>
      </w:r>
      <w:r w:rsidR="00DD0B9E" w:rsidRPr="00984DDF">
        <w:t xml:space="preserve"> Opt</w:t>
      </w:r>
      <w:r w:rsidR="00393B09" w:rsidRPr="00984DDF">
        <w:t>ion</w:t>
      </w:r>
      <w:bookmarkEnd w:id="54"/>
    </w:p>
    <w:p w14:paraId="5FC4FC0A" w14:textId="57683633" w:rsidR="002A583A" w:rsidRPr="00984DDF" w:rsidRDefault="00336EB8" w:rsidP="003530B9">
      <w:pPr>
        <w:pStyle w:val="Heading3"/>
        <w:numPr>
          <w:ilvl w:val="3"/>
          <w:numId w:val="5"/>
        </w:numPr>
      </w:pPr>
      <w:bookmarkStart w:id="55" w:name="_Toc172575164"/>
      <w:r w:rsidRPr="00984DDF">
        <w:t>CCCCC</w:t>
      </w:r>
      <w:r w:rsidR="00393B09" w:rsidRPr="00984DDF">
        <w:t xml:space="preserve"> Option</w:t>
      </w:r>
      <w:bookmarkEnd w:id="55"/>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6" w:name="_Toc172575165"/>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6"/>
    </w:p>
    <w:p w14:paraId="637EB085" w14:textId="25B82611" w:rsidR="002A583A" w:rsidRPr="00984DDF" w:rsidRDefault="00336EB8" w:rsidP="003530B9">
      <w:pPr>
        <w:pStyle w:val="Heading2"/>
        <w:numPr>
          <w:ilvl w:val="2"/>
          <w:numId w:val="5"/>
        </w:numPr>
      </w:pPr>
      <w:bookmarkStart w:id="57" w:name="_Toc172575166"/>
      <w:r w:rsidRPr="00984DDF">
        <w:t>Validation BBBB</w:t>
      </w:r>
      <w:bookmarkEnd w:id="57"/>
    </w:p>
    <w:p w14:paraId="4A15D020" w14:textId="77777777" w:rsidR="002A583A" w:rsidRPr="00984DDF" w:rsidRDefault="000910E1">
      <w:pPr>
        <w:pStyle w:val="Heading1"/>
        <w:numPr>
          <w:ilvl w:val="1"/>
          <w:numId w:val="5"/>
        </w:numPr>
        <w:tabs>
          <w:tab w:val="left" w:pos="1011"/>
        </w:tabs>
        <w:spacing w:before="31"/>
      </w:pPr>
      <w:bookmarkStart w:id="58" w:name="_Toc172575167"/>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58"/>
    </w:p>
    <w:p w14:paraId="377DD9B6" w14:textId="279DB27C" w:rsidR="002A583A" w:rsidRDefault="000910E1" w:rsidP="00E349C3">
      <w:pPr>
        <w:pStyle w:val="Heading1"/>
        <w:spacing w:before="31"/>
        <w:ind w:left="540" w:firstLine="0"/>
        <w:rPr>
          <w:color w:val="333333"/>
        </w:rPr>
      </w:pPr>
      <w:bookmarkStart w:id="59" w:name="_Toc172575168"/>
      <w:r w:rsidRPr="00984DDF">
        <w:rPr>
          <w:color w:val="333333"/>
        </w:rPr>
        <w:t>References:</w:t>
      </w:r>
      <w:bookmarkEnd w:id="59"/>
    </w:p>
    <w:p w14:paraId="4826582D" w14:textId="77777777" w:rsidR="00E03A61" w:rsidRPr="00E03A61" w:rsidRDefault="00357989" w:rsidP="00E03A61">
      <w:pPr>
        <w:pStyle w:val="Bibliography"/>
      </w:pPr>
      <w:r>
        <w:rPr>
          <w:color w:val="333333"/>
        </w:rPr>
        <w:fldChar w:fldCharType="begin"/>
      </w:r>
      <w:r w:rsidR="004B1AAC">
        <w:rPr>
          <w:color w:val="333333"/>
        </w:rPr>
        <w:instrText xml:space="preserve"> ADDIN ZOTERO_BIBL {"uncited":[],"omitted":[],"custom":[]} CSL_BIBLIOGRAPHY </w:instrText>
      </w:r>
      <w:r>
        <w:rPr>
          <w:color w:val="333333"/>
        </w:rPr>
        <w:fldChar w:fldCharType="separate"/>
      </w:r>
      <w:proofErr w:type="spellStart"/>
      <w:r w:rsidR="00E03A61" w:rsidRPr="00E03A61">
        <w:t>Arikumar</w:t>
      </w:r>
      <w:proofErr w:type="spellEnd"/>
      <w:r w:rsidR="00E03A61" w:rsidRPr="00E03A61">
        <w:t xml:space="preserve">, K.S., </w:t>
      </w:r>
      <w:proofErr w:type="spellStart"/>
      <w:r w:rsidR="00E03A61" w:rsidRPr="00E03A61">
        <w:t>Prathiba</w:t>
      </w:r>
      <w:proofErr w:type="spellEnd"/>
      <w:r w:rsidR="00E03A61" w:rsidRPr="00E03A61">
        <w:t xml:space="preserve">, S.B., </w:t>
      </w:r>
      <w:proofErr w:type="spellStart"/>
      <w:r w:rsidR="00E03A61" w:rsidRPr="00E03A61">
        <w:t>Alazab</w:t>
      </w:r>
      <w:proofErr w:type="spellEnd"/>
      <w:r w:rsidR="00E03A61" w:rsidRPr="00E03A61">
        <w:t xml:space="preserve">, M., </w:t>
      </w:r>
      <w:proofErr w:type="spellStart"/>
      <w:r w:rsidR="00E03A61" w:rsidRPr="00E03A61">
        <w:t>Gadekallu</w:t>
      </w:r>
      <w:proofErr w:type="spellEnd"/>
      <w:r w:rsidR="00E03A61" w:rsidRPr="00E03A61">
        <w:t xml:space="preserve">, T.R., Pandya, S., Khan, J.M. and Moorthy, R.S. (2022) ‘FL-PMI: Federated Learning-Based Person Movement Identification through Wearable Devices in Smart Healthcare Systems’, </w:t>
      </w:r>
      <w:r w:rsidR="00E03A61" w:rsidRPr="00E03A61">
        <w:rPr>
          <w:i/>
          <w:iCs/>
        </w:rPr>
        <w:t>Sensors</w:t>
      </w:r>
      <w:r w:rsidR="00E03A61" w:rsidRPr="00E03A61">
        <w:t>, 22(4), p. 1377. Available at: https://doi.org/10.3390/s22041377.</w:t>
      </w:r>
    </w:p>
    <w:p w14:paraId="02118FAB" w14:textId="77777777" w:rsidR="00E03A61" w:rsidRPr="00E03A61" w:rsidRDefault="00E03A61" w:rsidP="00E03A61">
      <w:pPr>
        <w:pStyle w:val="Bibliography"/>
      </w:pPr>
      <w:r w:rsidRPr="00E03A61">
        <w:t xml:space="preserve">Beutel, D.J., Topal, T., Mathur, A., Qiu, X., Fernandez-Marques, J., Gao, Y., Sani, L., Li, K.H., </w:t>
      </w:r>
      <w:proofErr w:type="spellStart"/>
      <w:r w:rsidRPr="00E03A61">
        <w:t>Parcollet</w:t>
      </w:r>
      <w:proofErr w:type="spellEnd"/>
      <w:r w:rsidRPr="00E03A61">
        <w:t xml:space="preserve">, T., de Gusmão, P.P.B. and Lane, N.D. (2022) ‘Flower: A Friendly Federated Learning Research Framework’. </w:t>
      </w:r>
      <w:proofErr w:type="spellStart"/>
      <w:r w:rsidRPr="00E03A61">
        <w:t>arXiv</w:t>
      </w:r>
      <w:proofErr w:type="spellEnd"/>
      <w:r w:rsidRPr="00E03A61">
        <w:t>. Available at: http://arxiv.org/abs/2007.14390 (Accessed: 22 July 2024).</w:t>
      </w:r>
    </w:p>
    <w:p w14:paraId="76C13403" w14:textId="77777777" w:rsidR="00E03A61" w:rsidRPr="00E03A61" w:rsidRDefault="00E03A61" w:rsidP="00E03A61">
      <w:pPr>
        <w:pStyle w:val="Bibliography"/>
      </w:pPr>
      <w:r w:rsidRPr="00E03A61">
        <w:t xml:space="preserve">Hard, A., Rao, K., Mathews, R., Ramaswamy, S., </w:t>
      </w:r>
      <w:proofErr w:type="spellStart"/>
      <w:r w:rsidRPr="00E03A61">
        <w:t>Beaufays</w:t>
      </w:r>
      <w:proofErr w:type="spellEnd"/>
      <w:r w:rsidRPr="00E03A61">
        <w:t xml:space="preserve">, F., Augenstein, S., Eichner, H., </w:t>
      </w:r>
      <w:proofErr w:type="spellStart"/>
      <w:r w:rsidRPr="00E03A61">
        <w:t>Kiddon</w:t>
      </w:r>
      <w:proofErr w:type="spellEnd"/>
      <w:r w:rsidRPr="00E03A61">
        <w:t xml:space="preserve">, C. and Ramage, D. (2019) ‘Federated Learning for Mobile Keyboard Prediction’. </w:t>
      </w:r>
      <w:proofErr w:type="spellStart"/>
      <w:r w:rsidRPr="00E03A61">
        <w:t>arXiv</w:t>
      </w:r>
      <w:proofErr w:type="spellEnd"/>
      <w:r w:rsidRPr="00E03A61">
        <w:t>. Available at: http://arxiv.org/abs/1811.03604 (Accessed: 18 July 2024).</w:t>
      </w:r>
    </w:p>
    <w:p w14:paraId="6CF54D54" w14:textId="77777777" w:rsidR="00E03A61" w:rsidRPr="00E03A61" w:rsidRDefault="00E03A61" w:rsidP="00E03A61">
      <w:pPr>
        <w:pStyle w:val="Bibliography"/>
      </w:pPr>
      <w:r w:rsidRPr="00E03A61">
        <w:t xml:space="preserve">Li, T., Sahu, A.K., Talwalkar, A. and Smith, V. (2020) ‘Federated Learning: Challenges, Methods, and Future Directions’, </w:t>
      </w:r>
      <w:r w:rsidRPr="00E03A61">
        <w:rPr>
          <w:i/>
          <w:iCs/>
        </w:rPr>
        <w:t>IEEE Signal Processing Magazine</w:t>
      </w:r>
      <w:r w:rsidRPr="00E03A61">
        <w:t>, 37(3), pp. 50–60. Available at: https://doi.org/10.1109/MSP.2020.2975749.</w:t>
      </w:r>
    </w:p>
    <w:p w14:paraId="19A47233" w14:textId="77777777" w:rsidR="00E03A61" w:rsidRPr="00E03A61" w:rsidRDefault="00E03A61" w:rsidP="00E03A61">
      <w:pPr>
        <w:pStyle w:val="Bibliography"/>
      </w:pPr>
      <w:r w:rsidRPr="00E03A61">
        <w:t xml:space="preserve">Liu, Y., Fan, T., Chen, T., Xu, Q. and Yang, Q. (2021) ‘FATE: An Industrial Grade Platform for Collaborative Learning </w:t>
      </w:r>
      <w:proofErr w:type="gramStart"/>
      <w:r w:rsidRPr="00E03A61">
        <w:t>With</w:t>
      </w:r>
      <w:proofErr w:type="gramEnd"/>
      <w:r w:rsidRPr="00E03A61">
        <w:t xml:space="preserve"> Data Protection’.</w:t>
      </w:r>
    </w:p>
    <w:p w14:paraId="54BDCA8B" w14:textId="77777777" w:rsidR="00E03A61" w:rsidRPr="00E03A61" w:rsidRDefault="00E03A61" w:rsidP="00E03A61">
      <w:pPr>
        <w:pStyle w:val="Bibliography"/>
      </w:pPr>
      <w:r w:rsidRPr="00E03A61">
        <w:lastRenderedPageBreak/>
        <w:t xml:space="preserve">McMahan, H.B., Moore, E., Ramage, D., Hampson, S. and </w:t>
      </w:r>
      <w:proofErr w:type="spellStart"/>
      <w:r w:rsidRPr="00E03A61">
        <w:t>Arcas</w:t>
      </w:r>
      <w:proofErr w:type="spellEnd"/>
      <w:r w:rsidRPr="00E03A61">
        <w:t xml:space="preserve">, B.A. y (2016) ‘Federated Learning of Deep Networks using Model Averaging’. </w:t>
      </w:r>
      <w:proofErr w:type="spellStart"/>
      <w:r w:rsidRPr="00E03A61">
        <w:t>arXiv</w:t>
      </w:r>
      <w:proofErr w:type="spellEnd"/>
      <w:r w:rsidRPr="00E03A61">
        <w:t>. Available at: http://arxiv.org/abs/1602.05629 (Accessed: 22 July 2024).</w:t>
      </w:r>
    </w:p>
    <w:p w14:paraId="1010234C" w14:textId="77777777" w:rsidR="00E03A61" w:rsidRPr="00E03A61" w:rsidRDefault="00E03A61" w:rsidP="00E03A61">
      <w:pPr>
        <w:pStyle w:val="Bibliography"/>
      </w:pPr>
      <w:r w:rsidRPr="00E03A61">
        <w:t xml:space="preserve">Reina, G.A., Gruzdev, A., Foley, P., </w:t>
      </w:r>
      <w:proofErr w:type="spellStart"/>
      <w:r w:rsidRPr="00E03A61">
        <w:t>Perepelkina</w:t>
      </w:r>
      <w:proofErr w:type="spellEnd"/>
      <w:r w:rsidRPr="00E03A61">
        <w:t xml:space="preserve">, O., Sharma, M., Davidyuk, I., </w:t>
      </w:r>
      <w:proofErr w:type="spellStart"/>
      <w:r w:rsidRPr="00E03A61">
        <w:t>Trushkin</w:t>
      </w:r>
      <w:proofErr w:type="spellEnd"/>
      <w:r w:rsidRPr="00E03A61">
        <w:t xml:space="preserve">, I., </w:t>
      </w:r>
      <w:proofErr w:type="spellStart"/>
      <w:r w:rsidRPr="00E03A61">
        <w:t>Radionov</w:t>
      </w:r>
      <w:proofErr w:type="spellEnd"/>
      <w:r w:rsidRPr="00E03A61">
        <w:t xml:space="preserve">, M., </w:t>
      </w:r>
      <w:proofErr w:type="spellStart"/>
      <w:r w:rsidRPr="00E03A61">
        <w:t>Mokrov</w:t>
      </w:r>
      <w:proofErr w:type="spellEnd"/>
      <w:r w:rsidRPr="00E03A61">
        <w:t xml:space="preserve">, A., Agapov, D., Martin, J., Edwards, B., Sheller, M.J., Pati, S., Moorthy, P.N., Wang, S., Shah, P. and Bakas, S. (2022) ‘OpenFL: An open-source framework for Federated Learning’, </w:t>
      </w:r>
      <w:r w:rsidRPr="00E03A61">
        <w:rPr>
          <w:i/>
          <w:iCs/>
        </w:rPr>
        <w:t>Physics in Medicine &amp; Biology</w:t>
      </w:r>
      <w:r w:rsidRPr="00E03A61">
        <w:t>, 67(21), p. 214001. Available at: https://doi.org/10.1088/1361-6560/ac97d9.</w:t>
      </w:r>
    </w:p>
    <w:p w14:paraId="5626C432" w14:textId="77777777" w:rsidR="00E03A61" w:rsidRPr="00E03A61" w:rsidRDefault="00E03A61" w:rsidP="00E03A61">
      <w:pPr>
        <w:pStyle w:val="Bibliography"/>
      </w:pPr>
      <w:r w:rsidRPr="00E03A61">
        <w:t xml:space="preserve">Solanki, T., Rai, B.K. and Sharma, S. (2022) ‘Federated Learning Using Tensor Flow’, in S.P. Yadav, B.S. Bhati, D.P. Mahato, and S. Kumar (eds) </w:t>
      </w:r>
      <w:r w:rsidRPr="00E03A61">
        <w:rPr>
          <w:i/>
          <w:iCs/>
        </w:rPr>
        <w:t>Federated Learning for IoT Applications</w:t>
      </w:r>
      <w:r w:rsidRPr="00E03A61">
        <w:t>. Cham: Springer International Publishing (EAI/Springer Innovations in Communication and Computing), pp. 157–167. Available at: https://doi.org/10.1007/978-3-030-85559-8_10.</w:t>
      </w:r>
    </w:p>
    <w:p w14:paraId="284184BD" w14:textId="77777777" w:rsidR="00E03A61" w:rsidRPr="00E03A61" w:rsidRDefault="00E03A61" w:rsidP="00E03A61">
      <w:pPr>
        <w:pStyle w:val="Bibliography"/>
      </w:pPr>
      <w:r w:rsidRPr="00E03A61">
        <w:t xml:space="preserve">Wang, Z., Fan, X., Peng, Z., Li, X., Yang, Ziqi, Feng, M., Yang, </w:t>
      </w:r>
      <w:proofErr w:type="spellStart"/>
      <w:r w:rsidRPr="00E03A61">
        <w:t>Zhicheng</w:t>
      </w:r>
      <w:proofErr w:type="spellEnd"/>
      <w:r w:rsidRPr="00E03A61">
        <w:t xml:space="preserve">, Liu, X. and Wang, C. (2023) ‘FLGo: A Fully Customizable Federated Learning Platform’. </w:t>
      </w:r>
      <w:proofErr w:type="spellStart"/>
      <w:r w:rsidRPr="00E03A61">
        <w:t>arXiv</w:t>
      </w:r>
      <w:proofErr w:type="spellEnd"/>
      <w:r w:rsidRPr="00E03A61">
        <w:t>. Available at: http://arxiv.org/abs/2306.12079 (Accessed: 22 July 2024).</w:t>
      </w:r>
    </w:p>
    <w:p w14:paraId="748E0094" w14:textId="77777777" w:rsidR="00E03A61" w:rsidRPr="00E03A61" w:rsidRDefault="00E03A61" w:rsidP="00E03A61">
      <w:pPr>
        <w:pStyle w:val="Bibliography"/>
      </w:pPr>
      <w:r w:rsidRPr="00E03A61">
        <w:t xml:space="preserve">Yang, Q., Liu, Y., Chen, T. and Tong, Y. (2019) ‘Federated Machine Learning: Concept and Applications’. </w:t>
      </w:r>
      <w:proofErr w:type="spellStart"/>
      <w:r w:rsidRPr="00E03A61">
        <w:t>arXiv</w:t>
      </w:r>
      <w:proofErr w:type="spellEnd"/>
      <w:r w:rsidRPr="00E03A61">
        <w:t>. Available at: http://arxiv.org/abs/1902.04885 (Accessed: 20 July 2024).</w:t>
      </w:r>
    </w:p>
    <w:p w14:paraId="06B91745" w14:textId="77777777" w:rsidR="00E03A61" w:rsidRPr="00E03A61" w:rsidRDefault="00E03A61" w:rsidP="00E03A61">
      <w:pPr>
        <w:pStyle w:val="Bibliography"/>
      </w:pPr>
      <w:r w:rsidRPr="00E03A61">
        <w:t xml:space="preserve">Yang, X., Feng, Y., Fang, W., Shao, J., Tang, X., Xia, S.-T. and Lu, R. (2021) ‘An Accuracy-Lossless Perturbation Method for Defending Privacy Attacks in Federated Learning’. </w:t>
      </w:r>
      <w:proofErr w:type="spellStart"/>
      <w:r w:rsidRPr="00E03A61">
        <w:t>arXiv</w:t>
      </w:r>
      <w:proofErr w:type="spellEnd"/>
      <w:r w:rsidRPr="00E03A61">
        <w:t>. Available at: http://arxiv.org/abs/2002.09843 (Accessed: 20 July 2024).</w:t>
      </w:r>
    </w:p>
    <w:p w14:paraId="05BE5BF5" w14:textId="77777777" w:rsidR="00E03A61" w:rsidRPr="00E03A61" w:rsidRDefault="00E03A61" w:rsidP="00E03A61">
      <w:pPr>
        <w:pStyle w:val="Bibliography"/>
      </w:pPr>
      <w:r w:rsidRPr="00E03A61">
        <w:t xml:space="preserve">Ziller, A., Trask, A., Lopardo, A., </w:t>
      </w:r>
      <w:proofErr w:type="spellStart"/>
      <w:r w:rsidRPr="00E03A61">
        <w:t>Szymkow</w:t>
      </w:r>
      <w:proofErr w:type="spellEnd"/>
      <w:r w:rsidRPr="00E03A61">
        <w:t xml:space="preserve">, B., Wagner, B., Bluemke, E., </w:t>
      </w:r>
      <w:proofErr w:type="spellStart"/>
      <w:r w:rsidRPr="00E03A61">
        <w:t>Nounahon</w:t>
      </w:r>
      <w:proofErr w:type="spellEnd"/>
      <w:r w:rsidRPr="00E03A61">
        <w:t xml:space="preserve">, J.-M., </w:t>
      </w:r>
      <w:proofErr w:type="spellStart"/>
      <w:r w:rsidRPr="00E03A61">
        <w:t>Passerat-Palmbach</w:t>
      </w:r>
      <w:proofErr w:type="spellEnd"/>
      <w:r w:rsidRPr="00E03A61">
        <w:t xml:space="preserve">, J., Prakash, K., Rose, N., </w:t>
      </w:r>
      <w:proofErr w:type="spellStart"/>
      <w:r w:rsidRPr="00E03A61">
        <w:t>Ryffel</w:t>
      </w:r>
      <w:proofErr w:type="spellEnd"/>
      <w:r w:rsidRPr="00E03A61">
        <w:t xml:space="preserve">, T., Reza, Z.N. and </w:t>
      </w:r>
      <w:proofErr w:type="spellStart"/>
      <w:r w:rsidRPr="00E03A61">
        <w:t>Kaissis</w:t>
      </w:r>
      <w:proofErr w:type="spellEnd"/>
      <w:r w:rsidRPr="00E03A61">
        <w:t xml:space="preserve">, G. (2021) ‘PySyft: A Library for Easy Federated Learning’, in M.H.U. Rehman and M.M. Gaber (eds) </w:t>
      </w:r>
      <w:r w:rsidRPr="00E03A61">
        <w:rPr>
          <w:i/>
          <w:iCs/>
        </w:rPr>
        <w:t>Federated Learning Systems</w:t>
      </w:r>
      <w:r w:rsidRPr="00E03A61">
        <w:t>. Cham: Springer International Publishing (Studies in Computational Intelligence), pp. 111–139. Available at: https://doi.org/10.1007/978-3-030-70604-3_5.</w:t>
      </w:r>
    </w:p>
    <w:p w14:paraId="533309C8" w14:textId="41A2B570"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Pr="00430467" w:rsidRDefault="00430467" w:rsidP="00430467">
      <w:r w:rsidRPr="00430467">
        <w:t xml:space="preserve">OpenMined (2019). </w:t>
      </w:r>
      <w:r w:rsidRPr="00430467">
        <w:rPr>
          <w:i/>
          <w:iCs/>
        </w:rPr>
        <w:t>OpenMined/PySyft.</w:t>
      </w:r>
      <w:r w:rsidRPr="00430467">
        <w:t xml:space="preserve"> GitHub. Available at: </w:t>
      </w:r>
      <w:hyperlink r:id="rId20"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sectPr w:rsidR="00430467" w:rsidRPr="00430467">
      <w:footerReference w:type="default" r:id="rId21"/>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3F0EA5" w14:textId="77777777" w:rsidR="00E52E1F" w:rsidRPr="00984DDF" w:rsidRDefault="00E52E1F">
      <w:r w:rsidRPr="00984DDF">
        <w:separator/>
      </w:r>
    </w:p>
  </w:endnote>
  <w:endnote w:type="continuationSeparator" w:id="0">
    <w:p w14:paraId="7966E4B8" w14:textId="77777777" w:rsidR="00E52E1F" w:rsidRPr="00984DDF" w:rsidRDefault="00E52E1F">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878A2A" w14:textId="77777777" w:rsidR="00E52E1F" w:rsidRPr="00984DDF" w:rsidRDefault="00E52E1F">
      <w:r w:rsidRPr="00984DDF">
        <w:separator/>
      </w:r>
    </w:p>
  </w:footnote>
  <w:footnote w:type="continuationSeparator" w:id="0">
    <w:p w14:paraId="1D24E893" w14:textId="77777777" w:rsidR="00E52E1F" w:rsidRPr="00984DDF" w:rsidRDefault="00E52E1F">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5143"/>
    <w:rsid w:val="000054BB"/>
    <w:rsid w:val="00006170"/>
    <w:rsid w:val="00020981"/>
    <w:rsid w:val="000238A4"/>
    <w:rsid w:val="00027357"/>
    <w:rsid w:val="00037B1B"/>
    <w:rsid w:val="00062FF8"/>
    <w:rsid w:val="00063A2F"/>
    <w:rsid w:val="000665B6"/>
    <w:rsid w:val="0006677B"/>
    <w:rsid w:val="00072D90"/>
    <w:rsid w:val="000761FA"/>
    <w:rsid w:val="00086082"/>
    <w:rsid w:val="00087474"/>
    <w:rsid w:val="000910E1"/>
    <w:rsid w:val="000915D7"/>
    <w:rsid w:val="0009215B"/>
    <w:rsid w:val="00092AA8"/>
    <w:rsid w:val="0009685B"/>
    <w:rsid w:val="000A0F34"/>
    <w:rsid w:val="000A30DC"/>
    <w:rsid w:val="000A33D8"/>
    <w:rsid w:val="000A4E77"/>
    <w:rsid w:val="000A58FF"/>
    <w:rsid w:val="000A7E77"/>
    <w:rsid w:val="000B1D37"/>
    <w:rsid w:val="000B6718"/>
    <w:rsid w:val="000C0222"/>
    <w:rsid w:val="000C1ED1"/>
    <w:rsid w:val="000D79A5"/>
    <w:rsid w:val="000E11F8"/>
    <w:rsid w:val="000F1EC9"/>
    <w:rsid w:val="000F2111"/>
    <w:rsid w:val="000F3F2F"/>
    <w:rsid w:val="000F6851"/>
    <w:rsid w:val="000F7C08"/>
    <w:rsid w:val="0010287D"/>
    <w:rsid w:val="001101A3"/>
    <w:rsid w:val="00110B45"/>
    <w:rsid w:val="00115D34"/>
    <w:rsid w:val="0011623F"/>
    <w:rsid w:val="00121427"/>
    <w:rsid w:val="00126DB4"/>
    <w:rsid w:val="00126F57"/>
    <w:rsid w:val="001316BA"/>
    <w:rsid w:val="00134C23"/>
    <w:rsid w:val="00136AF6"/>
    <w:rsid w:val="00140669"/>
    <w:rsid w:val="001408DF"/>
    <w:rsid w:val="00140AD0"/>
    <w:rsid w:val="00142E36"/>
    <w:rsid w:val="00144384"/>
    <w:rsid w:val="0014540D"/>
    <w:rsid w:val="001469EB"/>
    <w:rsid w:val="001503C3"/>
    <w:rsid w:val="00155F8B"/>
    <w:rsid w:val="00156C03"/>
    <w:rsid w:val="0015723C"/>
    <w:rsid w:val="00160C51"/>
    <w:rsid w:val="00160F42"/>
    <w:rsid w:val="00161EC2"/>
    <w:rsid w:val="00164B08"/>
    <w:rsid w:val="00165820"/>
    <w:rsid w:val="00170AA4"/>
    <w:rsid w:val="00170B3B"/>
    <w:rsid w:val="00174A24"/>
    <w:rsid w:val="00176562"/>
    <w:rsid w:val="00180C14"/>
    <w:rsid w:val="00181E71"/>
    <w:rsid w:val="00181FC4"/>
    <w:rsid w:val="00183735"/>
    <w:rsid w:val="001861E5"/>
    <w:rsid w:val="00190E0B"/>
    <w:rsid w:val="0019373F"/>
    <w:rsid w:val="00195599"/>
    <w:rsid w:val="001A00F4"/>
    <w:rsid w:val="001A125E"/>
    <w:rsid w:val="001A20E3"/>
    <w:rsid w:val="001B0DAE"/>
    <w:rsid w:val="001B79D5"/>
    <w:rsid w:val="001B7B9D"/>
    <w:rsid w:val="001C02B4"/>
    <w:rsid w:val="001C08BB"/>
    <w:rsid w:val="001C1C71"/>
    <w:rsid w:val="001C58FB"/>
    <w:rsid w:val="001C5D60"/>
    <w:rsid w:val="001C7F67"/>
    <w:rsid w:val="001D52B5"/>
    <w:rsid w:val="001E0788"/>
    <w:rsid w:val="001E2AEC"/>
    <w:rsid w:val="001E3B44"/>
    <w:rsid w:val="001F651A"/>
    <w:rsid w:val="001F7F98"/>
    <w:rsid w:val="00205FC8"/>
    <w:rsid w:val="0020671C"/>
    <w:rsid w:val="002108DF"/>
    <w:rsid w:val="00210CFD"/>
    <w:rsid w:val="00213B81"/>
    <w:rsid w:val="00213F46"/>
    <w:rsid w:val="00223DF1"/>
    <w:rsid w:val="002265B9"/>
    <w:rsid w:val="00231D96"/>
    <w:rsid w:val="00236A6A"/>
    <w:rsid w:val="00244547"/>
    <w:rsid w:val="00245A58"/>
    <w:rsid w:val="002466A5"/>
    <w:rsid w:val="00246902"/>
    <w:rsid w:val="0025079B"/>
    <w:rsid w:val="0025291D"/>
    <w:rsid w:val="00256704"/>
    <w:rsid w:val="00257CA4"/>
    <w:rsid w:val="002612A4"/>
    <w:rsid w:val="00264E25"/>
    <w:rsid w:val="00264F42"/>
    <w:rsid w:val="00265911"/>
    <w:rsid w:val="00265D6B"/>
    <w:rsid w:val="00266BF9"/>
    <w:rsid w:val="00274E94"/>
    <w:rsid w:val="00275751"/>
    <w:rsid w:val="00276075"/>
    <w:rsid w:val="00280319"/>
    <w:rsid w:val="002905FF"/>
    <w:rsid w:val="00291B71"/>
    <w:rsid w:val="002923D5"/>
    <w:rsid w:val="00292B93"/>
    <w:rsid w:val="00292DFB"/>
    <w:rsid w:val="00295CC8"/>
    <w:rsid w:val="00295E6B"/>
    <w:rsid w:val="002962F1"/>
    <w:rsid w:val="002A583A"/>
    <w:rsid w:val="002A6BAF"/>
    <w:rsid w:val="002B1A8E"/>
    <w:rsid w:val="002B3341"/>
    <w:rsid w:val="002B3BFD"/>
    <w:rsid w:val="002B58C5"/>
    <w:rsid w:val="002C658E"/>
    <w:rsid w:val="002E3851"/>
    <w:rsid w:val="002E3BC2"/>
    <w:rsid w:val="002E43FE"/>
    <w:rsid w:val="002F2F55"/>
    <w:rsid w:val="002F3DB5"/>
    <w:rsid w:val="002F6512"/>
    <w:rsid w:val="002F66D5"/>
    <w:rsid w:val="002F66E1"/>
    <w:rsid w:val="002F7637"/>
    <w:rsid w:val="00307ADA"/>
    <w:rsid w:val="00311F75"/>
    <w:rsid w:val="0031312C"/>
    <w:rsid w:val="00313D45"/>
    <w:rsid w:val="003225F6"/>
    <w:rsid w:val="0032359E"/>
    <w:rsid w:val="00324346"/>
    <w:rsid w:val="00334D7B"/>
    <w:rsid w:val="00336EB8"/>
    <w:rsid w:val="00344FD0"/>
    <w:rsid w:val="0034667F"/>
    <w:rsid w:val="003470B9"/>
    <w:rsid w:val="003530B9"/>
    <w:rsid w:val="00357989"/>
    <w:rsid w:val="00372610"/>
    <w:rsid w:val="003740B8"/>
    <w:rsid w:val="0037535F"/>
    <w:rsid w:val="00377CF4"/>
    <w:rsid w:val="0038034A"/>
    <w:rsid w:val="00381105"/>
    <w:rsid w:val="00381E9B"/>
    <w:rsid w:val="00385336"/>
    <w:rsid w:val="003879AD"/>
    <w:rsid w:val="00393B09"/>
    <w:rsid w:val="00394149"/>
    <w:rsid w:val="00395D2B"/>
    <w:rsid w:val="003A4C08"/>
    <w:rsid w:val="003A4E3B"/>
    <w:rsid w:val="003A66C8"/>
    <w:rsid w:val="003B23EF"/>
    <w:rsid w:val="003C67F5"/>
    <w:rsid w:val="003D0B26"/>
    <w:rsid w:val="003D70F8"/>
    <w:rsid w:val="003E105A"/>
    <w:rsid w:val="003E37C2"/>
    <w:rsid w:val="003F2291"/>
    <w:rsid w:val="003F23B8"/>
    <w:rsid w:val="00402238"/>
    <w:rsid w:val="00402435"/>
    <w:rsid w:val="00414BBF"/>
    <w:rsid w:val="0041611F"/>
    <w:rsid w:val="00416350"/>
    <w:rsid w:val="004229B6"/>
    <w:rsid w:val="00423C03"/>
    <w:rsid w:val="00427EAF"/>
    <w:rsid w:val="00430467"/>
    <w:rsid w:val="00431162"/>
    <w:rsid w:val="00436719"/>
    <w:rsid w:val="00440ED3"/>
    <w:rsid w:val="00442D8D"/>
    <w:rsid w:val="00445C52"/>
    <w:rsid w:val="00447AB4"/>
    <w:rsid w:val="004524EF"/>
    <w:rsid w:val="004539E7"/>
    <w:rsid w:val="00454F6C"/>
    <w:rsid w:val="00455CED"/>
    <w:rsid w:val="0046097B"/>
    <w:rsid w:val="00462030"/>
    <w:rsid w:val="004626AB"/>
    <w:rsid w:val="00465086"/>
    <w:rsid w:val="004656D5"/>
    <w:rsid w:val="004717BA"/>
    <w:rsid w:val="00472E35"/>
    <w:rsid w:val="00475D4A"/>
    <w:rsid w:val="00476CBF"/>
    <w:rsid w:val="00481138"/>
    <w:rsid w:val="0048122D"/>
    <w:rsid w:val="004826AE"/>
    <w:rsid w:val="00490FA1"/>
    <w:rsid w:val="00497600"/>
    <w:rsid w:val="00497854"/>
    <w:rsid w:val="004A0172"/>
    <w:rsid w:val="004A1E44"/>
    <w:rsid w:val="004A5DB8"/>
    <w:rsid w:val="004A70AB"/>
    <w:rsid w:val="004B1AAC"/>
    <w:rsid w:val="004B3AF4"/>
    <w:rsid w:val="004B3CFE"/>
    <w:rsid w:val="004C66B9"/>
    <w:rsid w:val="004D039E"/>
    <w:rsid w:val="004D2442"/>
    <w:rsid w:val="004D2715"/>
    <w:rsid w:val="004D3A36"/>
    <w:rsid w:val="004D4D1B"/>
    <w:rsid w:val="004D6D95"/>
    <w:rsid w:val="004E39AC"/>
    <w:rsid w:val="004E60BB"/>
    <w:rsid w:val="004F648F"/>
    <w:rsid w:val="00511AB5"/>
    <w:rsid w:val="00511D3D"/>
    <w:rsid w:val="00512CBF"/>
    <w:rsid w:val="005138D8"/>
    <w:rsid w:val="005252A2"/>
    <w:rsid w:val="00530500"/>
    <w:rsid w:val="00532367"/>
    <w:rsid w:val="00532F65"/>
    <w:rsid w:val="00536750"/>
    <w:rsid w:val="0054042F"/>
    <w:rsid w:val="00546E9E"/>
    <w:rsid w:val="005473D6"/>
    <w:rsid w:val="00551E31"/>
    <w:rsid w:val="005538C5"/>
    <w:rsid w:val="00564F79"/>
    <w:rsid w:val="00565A31"/>
    <w:rsid w:val="005674AA"/>
    <w:rsid w:val="00571892"/>
    <w:rsid w:val="00572EE1"/>
    <w:rsid w:val="005746E8"/>
    <w:rsid w:val="00576B0F"/>
    <w:rsid w:val="00577891"/>
    <w:rsid w:val="005802B2"/>
    <w:rsid w:val="00584025"/>
    <w:rsid w:val="00587C1B"/>
    <w:rsid w:val="00593504"/>
    <w:rsid w:val="00593B83"/>
    <w:rsid w:val="00595A35"/>
    <w:rsid w:val="005A1CD8"/>
    <w:rsid w:val="005A3A84"/>
    <w:rsid w:val="005A5917"/>
    <w:rsid w:val="005B3525"/>
    <w:rsid w:val="005B4CBC"/>
    <w:rsid w:val="005C0013"/>
    <w:rsid w:val="005C1A1C"/>
    <w:rsid w:val="005C28F9"/>
    <w:rsid w:val="005C7817"/>
    <w:rsid w:val="005D4C65"/>
    <w:rsid w:val="005D60A1"/>
    <w:rsid w:val="005D7944"/>
    <w:rsid w:val="005E1821"/>
    <w:rsid w:val="005E1F89"/>
    <w:rsid w:val="005E7BFA"/>
    <w:rsid w:val="005F4E44"/>
    <w:rsid w:val="006021D8"/>
    <w:rsid w:val="0060224B"/>
    <w:rsid w:val="0060666F"/>
    <w:rsid w:val="00612246"/>
    <w:rsid w:val="00612885"/>
    <w:rsid w:val="00613328"/>
    <w:rsid w:val="00616565"/>
    <w:rsid w:val="00623490"/>
    <w:rsid w:val="00626BB7"/>
    <w:rsid w:val="00641389"/>
    <w:rsid w:val="00643131"/>
    <w:rsid w:val="00643495"/>
    <w:rsid w:val="006518B9"/>
    <w:rsid w:val="006529F1"/>
    <w:rsid w:val="00657754"/>
    <w:rsid w:val="00666EA9"/>
    <w:rsid w:val="006749C9"/>
    <w:rsid w:val="00676675"/>
    <w:rsid w:val="00681B0C"/>
    <w:rsid w:val="00681FF1"/>
    <w:rsid w:val="00682AD6"/>
    <w:rsid w:val="0069147F"/>
    <w:rsid w:val="00693C68"/>
    <w:rsid w:val="00697A1A"/>
    <w:rsid w:val="00697D73"/>
    <w:rsid w:val="006A1EE0"/>
    <w:rsid w:val="006A31C3"/>
    <w:rsid w:val="006B2910"/>
    <w:rsid w:val="006B3A3A"/>
    <w:rsid w:val="006B3DE4"/>
    <w:rsid w:val="006C0020"/>
    <w:rsid w:val="006C0064"/>
    <w:rsid w:val="006C140F"/>
    <w:rsid w:val="006C6BDF"/>
    <w:rsid w:val="006D6DAC"/>
    <w:rsid w:val="006E2779"/>
    <w:rsid w:val="006E58E6"/>
    <w:rsid w:val="006E7C61"/>
    <w:rsid w:val="006F0A4E"/>
    <w:rsid w:val="006F44EF"/>
    <w:rsid w:val="007008A0"/>
    <w:rsid w:val="00704C02"/>
    <w:rsid w:val="00705525"/>
    <w:rsid w:val="00706B79"/>
    <w:rsid w:val="00712019"/>
    <w:rsid w:val="00712D66"/>
    <w:rsid w:val="0071334D"/>
    <w:rsid w:val="007166DC"/>
    <w:rsid w:val="00717003"/>
    <w:rsid w:val="00724D83"/>
    <w:rsid w:val="00724ECC"/>
    <w:rsid w:val="00727C1E"/>
    <w:rsid w:val="00730794"/>
    <w:rsid w:val="00731F94"/>
    <w:rsid w:val="0073325C"/>
    <w:rsid w:val="00741108"/>
    <w:rsid w:val="00741966"/>
    <w:rsid w:val="00741F26"/>
    <w:rsid w:val="00744AA5"/>
    <w:rsid w:val="007456AD"/>
    <w:rsid w:val="00750CB3"/>
    <w:rsid w:val="007517AD"/>
    <w:rsid w:val="0075278B"/>
    <w:rsid w:val="007555DE"/>
    <w:rsid w:val="007622E7"/>
    <w:rsid w:val="00766AD0"/>
    <w:rsid w:val="00773643"/>
    <w:rsid w:val="00774585"/>
    <w:rsid w:val="00777352"/>
    <w:rsid w:val="007902A9"/>
    <w:rsid w:val="007904C9"/>
    <w:rsid w:val="00791007"/>
    <w:rsid w:val="00795284"/>
    <w:rsid w:val="00796FE9"/>
    <w:rsid w:val="007A0AA4"/>
    <w:rsid w:val="007A3647"/>
    <w:rsid w:val="007A3ED8"/>
    <w:rsid w:val="007A56FB"/>
    <w:rsid w:val="007B0B2F"/>
    <w:rsid w:val="007C0E53"/>
    <w:rsid w:val="007C1D91"/>
    <w:rsid w:val="007C3CA8"/>
    <w:rsid w:val="007C59D6"/>
    <w:rsid w:val="007D1132"/>
    <w:rsid w:val="007D1D9E"/>
    <w:rsid w:val="007E54AA"/>
    <w:rsid w:val="007E7510"/>
    <w:rsid w:val="007F014C"/>
    <w:rsid w:val="007F6039"/>
    <w:rsid w:val="007F6CB3"/>
    <w:rsid w:val="007F77D5"/>
    <w:rsid w:val="00804C1B"/>
    <w:rsid w:val="00804D0B"/>
    <w:rsid w:val="00810087"/>
    <w:rsid w:val="00810674"/>
    <w:rsid w:val="0081199C"/>
    <w:rsid w:val="008200E4"/>
    <w:rsid w:val="00823F36"/>
    <w:rsid w:val="008247B0"/>
    <w:rsid w:val="00832172"/>
    <w:rsid w:val="0084519B"/>
    <w:rsid w:val="008501E0"/>
    <w:rsid w:val="0085338D"/>
    <w:rsid w:val="008613EE"/>
    <w:rsid w:val="00871192"/>
    <w:rsid w:val="00876C71"/>
    <w:rsid w:val="0088084D"/>
    <w:rsid w:val="0088369B"/>
    <w:rsid w:val="00885B6D"/>
    <w:rsid w:val="00886950"/>
    <w:rsid w:val="00892F49"/>
    <w:rsid w:val="00892FF0"/>
    <w:rsid w:val="00893815"/>
    <w:rsid w:val="00893F4D"/>
    <w:rsid w:val="00896AA0"/>
    <w:rsid w:val="008A2F4C"/>
    <w:rsid w:val="008A58E0"/>
    <w:rsid w:val="008A5EB4"/>
    <w:rsid w:val="008A767D"/>
    <w:rsid w:val="008B3C0A"/>
    <w:rsid w:val="008B7FAE"/>
    <w:rsid w:val="008C6A74"/>
    <w:rsid w:val="008D19E1"/>
    <w:rsid w:val="008D2127"/>
    <w:rsid w:val="008D6FEA"/>
    <w:rsid w:val="008D7B10"/>
    <w:rsid w:val="008E4E74"/>
    <w:rsid w:val="008E5F64"/>
    <w:rsid w:val="008F15D3"/>
    <w:rsid w:val="008F6A05"/>
    <w:rsid w:val="008F74C1"/>
    <w:rsid w:val="00900672"/>
    <w:rsid w:val="00900E44"/>
    <w:rsid w:val="00905072"/>
    <w:rsid w:val="009077BE"/>
    <w:rsid w:val="00915615"/>
    <w:rsid w:val="0091615E"/>
    <w:rsid w:val="00924DFD"/>
    <w:rsid w:val="00924EE0"/>
    <w:rsid w:val="00937E9A"/>
    <w:rsid w:val="00940ADB"/>
    <w:rsid w:val="00957109"/>
    <w:rsid w:val="0095795E"/>
    <w:rsid w:val="00965396"/>
    <w:rsid w:val="009705DF"/>
    <w:rsid w:val="00971FD2"/>
    <w:rsid w:val="00973EE9"/>
    <w:rsid w:val="00984A75"/>
    <w:rsid w:val="00984DDF"/>
    <w:rsid w:val="00990038"/>
    <w:rsid w:val="00991543"/>
    <w:rsid w:val="0099637A"/>
    <w:rsid w:val="00996B0F"/>
    <w:rsid w:val="009A209C"/>
    <w:rsid w:val="009B710A"/>
    <w:rsid w:val="009B76CB"/>
    <w:rsid w:val="009C1D84"/>
    <w:rsid w:val="009C2703"/>
    <w:rsid w:val="009C543B"/>
    <w:rsid w:val="009D24C4"/>
    <w:rsid w:val="009D3F74"/>
    <w:rsid w:val="009E0784"/>
    <w:rsid w:val="009E1765"/>
    <w:rsid w:val="009E3DB4"/>
    <w:rsid w:val="009E3F52"/>
    <w:rsid w:val="009E557E"/>
    <w:rsid w:val="009E70CE"/>
    <w:rsid w:val="009F0989"/>
    <w:rsid w:val="009F283E"/>
    <w:rsid w:val="009F2BB7"/>
    <w:rsid w:val="009F550E"/>
    <w:rsid w:val="009F57E8"/>
    <w:rsid w:val="00A0385E"/>
    <w:rsid w:val="00A04012"/>
    <w:rsid w:val="00A04B9C"/>
    <w:rsid w:val="00A1361F"/>
    <w:rsid w:val="00A14DD5"/>
    <w:rsid w:val="00A21D55"/>
    <w:rsid w:val="00A26AE2"/>
    <w:rsid w:val="00A33920"/>
    <w:rsid w:val="00A3604A"/>
    <w:rsid w:val="00A36764"/>
    <w:rsid w:val="00A376D3"/>
    <w:rsid w:val="00A37EE6"/>
    <w:rsid w:val="00A41709"/>
    <w:rsid w:val="00A47FCE"/>
    <w:rsid w:val="00A507E0"/>
    <w:rsid w:val="00A50C64"/>
    <w:rsid w:val="00A55D95"/>
    <w:rsid w:val="00A627D0"/>
    <w:rsid w:val="00A67472"/>
    <w:rsid w:val="00A726FC"/>
    <w:rsid w:val="00A72D7C"/>
    <w:rsid w:val="00A818AC"/>
    <w:rsid w:val="00A81AE3"/>
    <w:rsid w:val="00A82046"/>
    <w:rsid w:val="00A82151"/>
    <w:rsid w:val="00A8277D"/>
    <w:rsid w:val="00A84804"/>
    <w:rsid w:val="00A865AC"/>
    <w:rsid w:val="00A94DAC"/>
    <w:rsid w:val="00A956B4"/>
    <w:rsid w:val="00AA631D"/>
    <w:rsid w:val="00AB766E"/>
    <w:rsid w:val="00AC0CE6"/>
    <w:rsid w:val="00AC2224"/>
    <w:rsid w:val="00AC2272"/>
    <w:rsid w:val="00AC5CAF"/>
    <w:rsid w:val="00AC64FF"/>
    <w:rsid w:val="00AD1B05"/>
    <w:rsid w:val="00AD2656"/>
    <w:rsid w:val="00AE3252"/>
    <w:rsid w:val="00AF5BEF"/>
    <w:rsid w:val="00AF7381"/>
    <w:rsid w:val="00B016AB"/>
    <w:rsid w:val="00B0412C"/>
    <w:rsid w:val="00B0477F"/>
    <w:rsid w:val="00B06C7C"/>
    <w:rsid w:val="00B1142F"/>
    <w:rsid w:val="00B14419"/>
    <w:rsid w:val="00B17796"/>
    <w:rsid w:val="00B20F65"/>
    <w:rsid w:val="00B21A4E"/>
    <w:rsid w:val="00B31288"/>
    <w:rsid w:val="00B32E2D"/>
    <w:rsid w:val="00B3409C"/>
    <w:rsid w:val="00B35497"/>
    <w:rsid w:val="00B35FF9"/>
    <w:rsid w:val="00B46841"/>
    <w:rsid w:val="00B55E84"/>
    <w:rsid w:val="00B63D50"/>
    <w:rsid w:val="00B669F1"/>
    <w:rsid w:val="00B76008"/>
    <w:rsid w:val="00B76231"/>
    <w:rsid w:val="00B82819"/>
    <w:rsid w:val="00B86364"/>
    <w:rsid w:val="00B90CBE"/>
    <w:rsid w:val="00B910BE"/>
    <w:rsid w:val="00B94B04"/>
    <w:rsid w:val="00BA284C"/>
    <w:rsid w:val="00BA31D0"/>
    <w:rsid w:val="00BA625B"/>
    <w:rsid w:val="00BA6A35"/>
    <w:rsid w:val="00BA6FFA"/>
    <w:rsid w:val="00BB0608"/>
    <w:rsid w:val="00BB27DD"/>
    <w:rsid w:val="00BB2F0C"/>
    <w:rsid w:val="00BB4EF4"/>
    <w:rsid w:val="00BB62F1"/>
    <w:rsid w:val="00BC3F82"/>
    <w:rsid w:val="00BC5C75"/>
    <w:rsid w:val="00BD1C3A"/>
    <w:rsid w:val="00BD7314"/>
    <w:rsid w:val="00BD7ECB"/>
    <w:rsid w:val="00BE4A1F"/>
    <w:rsid w:val="00BE727C"/>
    <w:rsid w:val="00BF4DDA"/>
    <w:rsid w:val="00BF7E88"/>
    <w:rsid w:val="00C12945"/>
    <w:rsid w:val="00C1415F"/>
    <w:rsid w:val="00C155C0"/>
    <w:rsid w:val="00C2231B"/>
    <w:rsid w:val="00C24D42"/>
    <w:rsid w:val="00C24F4C"/>
    <w:rsid w:val="00C35CF3"/>
    <w:rsid w:val="00C361D4"/>
    <w:rsid w:val="00C37EE7"/>
    <w:rsid w:val="00C400AF"/>
    <w:rsid w:val="00C509E6"/>
    <w:rsid w:val="00C52D23"/>
    <w:rsid w:val="00C54300"/>
    <w:rsid w:val="00C544C7"/>
    <w:rsid w:val="00C55853"/>
    <w:rsid w:val="00C55D7E"/>
    <w:rsid w:val="00C613C5"/>
    <w:rsid w:val="00C6699E"/>
    <w:rsid w:val="00C70A38"/>
    <w:rsid w:val="00C73783"/>
    <w:rsid w:val="00C737F8"/>
    <w:rsid w:val="00C81CA2"/>
    <w:rsid w:val="00C87068"/>
    <w:rsid w:val="00C94E51"/>
    <w:rsid w:val="00CA2954"/>
    <w:rsid w:val="00CA4094"/>
    <w:rsid w:val="00CA4178"/>
    <w:rsid w:val="00CA4394"/>
    <w:rsid w:val="00CA46EB"/>
    <w:rsid w:val="00CA4D70"/>
    <w:rsid w:val="00CA4EA0"/>
    <w:rsid w:val="00CA657B"/>
    <w:rsid w:val="00CB1527"/>
    <w:rsid w:val="00CB162E"/>
    <w:rsid w:val="00CB2C3E"/>
    <w:rsid w:val="00CB5B85"/>
    <w:rsid w:val="00CB7B98"/>
    <w:rsid w:val="00CB7FEA"/>
    <w:rsid w:val="00CC5067"/>
    <w:rsid w:val="00CC5209"/>
    <w:rsid w:val="00CC6AFA"/>
    <w:rsid w:val="00CC7829"/>
    <w:rsid w:val="00CD180E"/>
    <w:rsid w:val="00CD274F"/>
    <w:rsid w:val="00CD35BD"/>
    <w:rsid w:val="00CD7E2C"/>
    <w:rsid w:val="00CE1E97"/>
    <w:rsid w:val="00CE2CC6"/>
    <w:rsid w:val="00CE3C7E"/>
    <w:rsid w:val="00CF5E8B"/>
    <w:rsid w:val="00CF7609"/>
    <w:rsid w:val="00D01D02"/>
    <w:rsid w:val="00D04F9E"/>
    <w:rsid w:val="00D20148"/>
    <w:rsid w:val="00D22B4B"/>
    <w:rsid w:val="00D27B04"/>
    <w:rsid w:val="00D32123"/>
    <w:rsid w:val="00D3296B"/>
    <w:rsid w:val="00D32AFE"/>
    <w:rsid w:val="00D35050"/>
    <w:rsid w:val="00D35B81"/>
    <w:rsid w:val="00D36127"/>
    <w:rsid w:val="00D40AE7"/>
    <w:rsid w:val="00D424A8"/>
    <w:rsid w:val="00D438E9"/>
    <w:rsid w:val="00D4577B"/>
    <w:rsid w:val="00D472D3"/>
    <w:rsid w:val="00D475D4"/>
    <w:rsid w:val="00D5166C"/>
    <w:rsid w:val="00D52332"/>
    <w:rsid w:val="00D53A6F"/>
    <w:rsid w:val="00D54E16"/>
    <w:rsid w:val="00D57EFE"/>
    <w:rsid w:val="00D612BF"/>
    <w:rsid w:val="00D65135"/>
    <w:rsid w:val="00D663EC"/>
    <w:rsid w:val="00D705DE"/>
    <w:rsid w:val="00D763D6"/>
    <w:rsid w:val="00D76FD9"/>
    <w:rsid w:val="00D804B1"/>
    <w:rsid w:val="00D87D8C"/>
    <w:rsid w:val="00D949F4"/>
    <w:rsid w:val="00D97D60"/>
    <w:rsid w:val="00DA0023"/>
    <w:rsid w:val="00DA0BB3"/>
    <w:rsid w:val="00DA126A"/>
    <w:rsid w:val="00DA2B56"/>
    <w:rsid w:val="00DA5835"/>
    <w:rsid w:val="00DA6C02"/>
    <w:rsid w:val="00DA774F"/>
    <w:rsid w:val="00DB27BA"/>
    <w:rsid w:val="00DB583B"/>
    <w:rsid w:val="00DB5FF0"/>
    <w:rsid w:val="00DC2608"/>
    <w:rsid w:val="00DC3FC4"/>
    <w:rsid w:val="00DC488F"/>
    <w:rsid w:val="00DD080D"/>
    <w:rsid w:val="00DD0B9E"/>
    <w:rsid w:val="00DD3C31"/>
    <w:rsid w:val="00DD5171"/>
    <w:rsid w:val="00DD5FC7"/>
    <w:rsid w:val="00DE6741"/>
    <w:rsid w:val="00DF4CAD"/>
    <w:rsid w:val="00E00C9F"/>
    <w:rsid w:val="00E017E2"/>
    <w:rsid w:val="00E03A61"/>
    <w:rsid w:val="00E25A5E"/>
    <w:rsid w:val="00E349C3"/>
    <w:rsid w:val="00E4510B"/>
    <w:rsid w:val="00E454B3"/>
    <w:rsid w:val="00E52E1F"/>
    <w:rsid w:val="00E56A00"/>
    <w:rsid w:val="00E605C6"/>
    <w:rsid w:val="00E6253E"/>
    <w:rsid w:val="00E66367"/>
    <w:rsid w:val="00E77AA4"/>
    <w:rsid w:val="00E77FDD"/>
    <w:rsid w:val="00E81B59"/>
    <w:rsid w:val="00E85571"/>
    <w:rsid w:val="00E85963"/>
    <w:rsid w:val="00E8650D"/>
    <w:rsid w:val="00E87649"/>
    <w:rsid w:val="00E91329"/>
    <w:rsid w:val="00E96FE2"/>
    <w:rsid w:val="00E970E1"/>
    <w:rsid w:val="00EA08BF"/>
    <w:rsid w:val="00EA2A44"/>
    <w:rsid w:val="00EA4B8A"/>
    <w:rsid w:val="00EA7374"/>
    <w:rsid w:val="00EB0ED2"/>
    <w:rsid w:val="00EB27BE"/>
    <w:rsid w:val="00EC10DB"/>
    <w:rsid w:val="00EC527D"/>
    <w:rsid w:val="00EC57A7"/>
    <w:rsid w:val="00ED73E8"/>
    <w:rsid w:val="00EE2D9F"/>
    <w:rsid w:val="00EE380E"/>
    <w:rsid w:val="00EE43E2"/>
    <w:rsid w:val="00EF1135"/>
    <w:rsid w:val="00EF4FAB"/>
    <w:rsid w:val="00EF68BE"/>
    <w:rsid w:val="00F0087D"/>
    <w:rsid w:val="00F01844"/>
    <w:rsid w:val="00F06FD4"/>
    <w:rsid w:val="00F14619"/>
    <w:rsid w:val="00F22670"/>
    <w:rsid w:val="00F27F77"/>
    <w:rsid w:val="00F313F6"/>
    <w:rsid w:val="00F318AE"/>
    <w:rsid w:val="00F32542"/>
    <w:rsid w:val="00F335FF"/>
    <w:rsid w:val="00F355F1"/>
    <w:rsid w:val="00F4293B"/>
    <w:rsid w:val="00F45921"/>
    <w:rsid w:val="00F56CF6"/>
    <w:rsid w:val="00F61E09"/>
    <w:rsid w:val="00F62149"/>
    <w:rsid w:val="00F63A85"/>
    <w:rsid w:val="00F63DB6"/>
    <w:rsid w:val="00F64056"/>
    <w:rsid w:val="00F714E4"/>
    <w:rsid w:val="00F71ABB"/>
    <w:rsid w:val="00F74953"/>
    <w:rsid w:val="00F9118E"/>
    <w:rsid w:val="00F936DF"/>
    <w:rsid w:val="00F95482"/>
    <w:rsid w:val="00F97596"/>
    <w:rsid w:val="00FA02C9"/>
    <w:rsid w:val="00FA232A"/>
    <w:rsid w:val="00FA36C7"/>
    <w:rsid w:val="00FA57C3"/>
    <w:rsid w:val="00FB03ED"/>
    <w:rsid w:val="00FB3B9B"/>
    <w:rsid w:val="00FB4611"/>
    <w:rsid w:val="00FB59CD"/>
    <w:rsid w:val="00FB65AE"/>
    <w:rsid w:val="00FB7BC9"/>
    <w:rsid w:val="00FC370E"/>
    <w:rsid w:val="00FC39F5"/>
    <w:rsid w:val="00FD2B63"/>
    <w:rsid w:val="00FD35C7"/>
    <w:rsid w:val="00FE0FEE"/>
    <w:rsid w:val="00FE6B3C"/>
    <w:rsid w:val="00FE6E0D"/>
    <w:rsid w:val="00FF361A"/>
    <w:rsid w:val="00FF41C7"/>
    <w:rsid w:val="00FF5AD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OpenMined/PySyf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3</TotalTime>
  <Pages>20</Pages>
  <Words>8151</Words>
  <Characters>46463</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54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681</cp:revision>
  <dcterms:created xsi:type="dcterms:W3CDTF">2024-07-13T21:48:00Z</dcterms:created>
  <dcterms:modified xsi:type="dcterms:W3CDTF">2024-07-22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3tl8bA2q"/&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